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6A54673" w:rsidR="006E4797" w:rsidRPr="006C3D00" w:rsidRDefault="00551D82" w:rsidP="007D22A8">
      <w:pPr>
        <w:pBdr>
          <w:top w:val="nil"/>
          <w:left w:val="nil"/>
          <w:bottom w:val="nil"/>
          <w:right w:val="nil"/>
          <w:between w:val="nil"/>
        </w:pBdr>
        <w:contextualSpacing/>
        <w:rPr>
          <w:rFonts w:asciiTheme="majorHAnsi" w:hAnsiTheme="majorHAnsi" w:cstheme="majorHAnsi"/>
        </w:rPr>
      </w:pPr>
      <w:r w:rsidRPr="006C3D00">
        <w:rPr>
          <w:rFonts w:asciiTheme="majorHAnsi" w:hAnsiTheme="majorHAnsi" w:cstheme="majorHAnsi"/>
          <w:b/>
        </w:rPr>
        <w:t>TITLE:</w:t>
      </w:r>
      <w:r w:rsidRPr="006C3D00">
        <w:rPr>
          <w:rFonts w:asciiTheme="majorHAnsi" w:hAnsiTheme="majorHAnsi" w:cstheme="majorHAnsi"/>
        </w:rPr>
        <w:t xml:space="preserve"> </w:t>
      </w:r>
    </w:p>
    <w:p w14:paraId="59AAC127" w14:textId="7F5A16B6" w:rsidR="006E4797" w:rsidRPr="006C3D00" w:rsidRDefault="00155F4F" w:rsidP="007D22A8">
      <w:pPr>
        <w:contextualSpacing/>
        <w:rPr>
          <w:rFonts w:asciiTheme="majorHAnsi" w:hAnsiTheme="majorHAnsi" w:cstheme="majorHAnsi"/>
        </w:rPr>
      </w:pPr>
      <w:r w:rsidRPr="006C3D00">
        <w:rPr>
          <w:rFonts w:asciiTheme="majorHAnsi" w:hAnsiTheme="majorHAnsi" w:cstheme="majorHAnsi"/>
        </w:rPr>
        <w:t xml:space="preserve">Intranasal </w:t>
      </w:r>
      <w:r w:rsidR="00C33488" w:rsidRPr="006C3D00">
        <w:rPr>
          <w:rFonts w:asciiTheme="majorHAnsi" w:hAnsiTheme="majorHAnsi" w:cstheme="majorHAnsi"/>
        </w:rPr>
        <w:t>I</w:t>
      </w:r>
      <w:r w:rsidR="00C33488" w:rsidRPr="006C3D00">
        <w:rPr>
          <w:rFonts w:asciiTheme="majorHAnsi" w:hAnsiTheme="majorHAnsi" w:cstheme="majorHAnsi"/>
        </w:rPr>
        <w:t xml:space="preserve">mmunization </w:t>
      </w:r>
      <w:r w:rsidRPr="006C3D00">
        <w:rPr>
          <w:rFonts w:asciiTheme="majorHAnsi" w:hAnsiTheme="majorHAnsi" w:cstheme="majorHAnsi"/>
        </w:rPr>
        <w:t xml:space="preserve">and </w:t>
      </w:r>
      <w:r w:rsidR="00C33488" w:rsidRPr="006C3D00">
        <w:rPr>
          <w:rFonts w:asciiTheme="majorHAnsi" w:hAnsiTheme="majorHAnsi" w:cstheme="majorHAnsi"/>
        </w:rPr>
        <w:t>Milk Collection i</w:t>
      </w:r>
      <w:r w:rsidR="00C33488" w:rsidRPr="006C3D00">
        <w:rPr>
          <w:rFonts w:asciiTheme="majorHAnsi" w:hAnsiTheme="majorHAnsi" w:cstheme="majorHAnsi"/>
        </w:rPr>
        <w:t xml:space="preserve">n </w:t>
      </w:r>
      <w:r w:rsidR="00C33488" w:rsidRPr="006C3D00">
        <w:rPr>
          <w:rFonts w:asciiTheme="majorHAnsi" w:hAnsiTheme="majorHAnsi" w:cstheme="majorHAnsi"/>
        </w:rPr>
        <w:t>Studies o</w:t>
      </w:r>
      <w:r w:rsidR="00C33488" w:rsidRPr="006C3D00">
        <w:rPr>
          <w:rFonts w:asciiTheme="majorHAnsi" w:hAnsiTheme="majorHAnsi" w:cstheme="majorHAnsi"/>
        </w:rPr>
        <w:t xml:space="preserve">f </w:t>
      </w:r>
      <w:r w:rsidR="00C33488" w:rsidRPr="006C3D00">
        <w:rPr>
          <w:rFonts w:asciiTheme="majorHAnsi" w:hAnsiTheme="majorHAnsi" w:cstheme="majorHAnsi"/>
        </w:rPr>
        <w:t xml:space="preserve">Maternal Immunization </w:t>
      </w:r>
      <w:r w:rsidRPr="006C3D00">
        <w:rPr>
          <w:rFonts w:asciiTheme="majorHAnsi" w:hAnsiTheme="majorHAnsi" w:cstheme="majorHAnsi"/>
        </w:rPr>
        <w:t xml:space="preserve">in </w:t>
      </w:r>
      <w:r w:rsidR="00AE6AA6" w:rsidRPr="006C3D00">
        <w:rPr>
          <w:rFonts w:asciiTheme="majorHAnsi" w:hAnsiTheme="majorHAnsi" w:cstheme="majorHAnsi"/>
        </w:rPr>
        <w:t xml:space="preserve">New Zealand White </w:t>
      </w:r>
      <w:r w:rsidR="00C33488" w:rsidRPr="006C3D00">
        <w:rPr>
          <w:rFonts w:asciiTheme="majorHAnsi" w:hAnsiTheme="majorHAnsi" w:cstheme="majorHAnsi"/>
        </w:rPr>
        <w:t>R</w:t>
      </w:r>
      <w:r w:rsidR="00C33488" w:rsidRPr="006C3D00">
        <w:rPr>
          <w:rFonts w:asciiTheme="majorHAnsi" w:hAnsiTheme="majorHAnsi" w:cstheme="majorHAnsi"/>
        </w:rPr>
        <w:t xml:space="preserve">abbits </w:t>
      </w:r>
      <w:r w:rsidR="00AE6AA6" w:rsidRPr="006C3D00">
        <w:rPr>
          <w:rFonts w:asciiTheme="majorHAnsi" w:hAnsiTheme="majorHAnsi" w:cstheme="majorHAnsi"/>
        </w:rPr>
        <w:t>(</w:t>
      </w:r>
      <w:r w:rsidR="00AE6AA6" w:rsidRPr="006C3D00">
        <w:rPr>
          <w:rFonts w:asciiTheme="majorHAnsi" w:hAnsiTheme="majorHAnsi" w:cstheme="majorHAnsi"/>
          <w:i/>
        </w:rPr>
        <w:t>Oryctolagus cuniculus</w:t>
      </w:r>
      <w:r w:rsidR="00AE6AA6" w:rsidRPr="006C3D00">
        <w:rPr>
          <w:rFonts w:asciiTheme="majorHAnsi" w:hAnsiTheme="majorHAnsi" w:cstheme="majorHAnsi"/>
        </w:rPr>
        <w:t xml:space="preserve">) </w:t>
      </w:r>
    </w:p>
    <w:p w14:paraId="06C0C87E" w14:textId="77777777" w:rsidR="006E4797" w:rsidRPr="006C3D00" w:rsidRDefault="006E4797" w:rsidP="007D22A8">
      <w:pPr>
        <w:contextualSpacing/>
        <w:rPr>
          <w:rFonts w:asciiTheme="majorHAnsi" w:hAnsiTheme="majorHAnsi" w:cstheme="majorHAnsi"/>
          <w:b/>
        </w:rPr>
      </w:pPr>
    </w:p>
    <w:p w14:paraId="2CD8481E" w14:textId="0F101293" w:rsidR="006E4797" w:rsidRPr="006C3D00" w:rsidRDefault="00551D82" w:rsidP="007D22A8">
      <w:pPr>
        <w:contextualSpacing/>
        <w:rPr>
          <w:rFonts w:asciiTheme="majorHAnsi" w:hAnsiTheme="majorHAnsi" w:cstheme="majorHAnsi"/>
        </w:rPr>
      </w:pPr>
      <w:r w:rsidRPr="006C3D00">
        <w:rPr>
          <w:rFonts w:asciiTheme="majorHAnsi" w:hAnsiTheme="majorHAnsi" w:cstheme="majorHAnsi"/>
          <w:b/>
        </w:rPr>
        <w:t xml:space="preserve">AUTHORS AND AFFILIATIONS: </w:t>
      </w:r>
    </w:p>
    <w:p w14:paraId="00535F2C" w14:textId="41B91A24" w:rsidR="006E4797" w:rsidRPr="006C3D00" w:rsidRDefault="00AE6AA6" w:rsidP="007D22A8">
      <w:pPr>
        <w:contextualSpacing/>
        <w:rPr>
          <w:rFonts w:asciiTheme="majorHAnsi" w:hAnsiTheme="majorHAnsi" w:cstheme="majorHAnsi"/>
        </w:rPr>
      </w:pPr>
      <w:r w:rsidRPr="006C3D00">
        <w:rPr>
          <w:rFonts w:asciiTheme="majorHAnsi" w:hAnsiTheme="majorHAnsi" w:cstheme="majorHAnsi"/>
        </w:rPr>
        <w:t>Chelsea D. Landon</w:t>
      </w:r>
      <w:r w:rsidR="000C6684" w:rsidRPr="006C3D00">
        <w:rPr>
          <w:rFonts w:asciiTheme="majorHAnsi" w:hAnsiTheme="majorHAnsi" w:cstheme="majorHAnsi"/>
          <w:vertAlign w:val="superscript"/>
        </w:rPr>
        <w:t>1,2</w:t>
      </w:r>
      <w:r w:rsidR="008162B7" w:rsidRPr="006C3D00">
        <w:rPr>
          <w:rFonts w:asciiTheme="majorHAnsi" w:hAnsiTheme="majorHAnsi" w:cstheme="majorHAnsi"/>
          <w:vertAlign w:val="superscript"/>
        </w:rPr>
        <w:t>*</w:t>
      </w:r>
      <w:r w:rsidR="004C697A" w:rsidRPr="006C3D00">
        <w:rPr>
          <w:rFonts w:asciiTheme="majorHAnsi" w:hAnsiTheme="majorHAnsi" w:cstheme="majorHAnsi"/>
          <w:vertAlign w:val="superscript"/>
        </w:rPr>
        <w:t xml:space="preserve"> </w:t>
      </w:r>
      <w:r w:rsidR="004C697A" w:rsidRPr="006C3D00">
        <w:rPr>
          <w:rFonts w:asciiTheme="majorHAnsi" w:hAnsiTheme="majorHAnsi" w:cstheme="majorHAnsi"/>
        </w:rPr>
        <w:t>(chelsea.landon@duke.edu)</w:t>
      </w:r>
      <w:r w:rsidR="00AB4706" w:rsidRPr="006C3D00">
        <w:rPr>
          <w:rFonts w:asciiTheme="majorHAnsi" w:hAnsiTheme="majorHAnsi" w:cstheme="majorHAnsi"/>
        </w:rPr>
        <w:t>; Gabriella Dan</w:t>
      </w:r>
      <w:r w:rsidRPr="006C3D00">
        <w:rPr>
          <w:rFonts w:asciiTheme="majorHAnsi" w:hAnsiTheme="majorHAnsi" w:cstheme="majorHAnsi"/>
        </w:rPr>
        <w:t>court</w:t>
      </w:r>
      <w:r w:rsidR="000C6684" w:rsidRPr="006C3D00">
        <w:rPr>
          <w:rFonts w:asciiTheme="majorHAnsi" w:hAnsiTheme="majorHAnsi" w:cstheme="majorHAnsi"/>
          <w:vertAlign w:val="superscript"/>
        </w:rPr>
        <w:t>1</w:t>
      </w:r>
      <w:r w:rsidR="004C697A" w:rsidRPr="006C3D00">
        <w:rPr>
          <w:rFonts w:asciiTheme="majorHAnsi" w:hAnsiTheme="majorHAnsi" w:cstheme="majorHAnsi"/>
          <w:vertAlign w:val="superscript"/>
        </w:rPr>
        <w:t xml:space="preserve"> </w:t>
      </w:r>
      <w:r w:rsidR="004C697A" w:rsidRPr="006C3D00">
        <w:rPr>
          <w:rFonts w:asciiTheme="majorHAnsi" w:hAnsiTheme="majorHAnsi" w:cstheme="majorHAnsi"/>
        </w:rPr>
        <w:t>(</w:t>
      </w:r>
      <w:r w:rsidR="00DC696B" w:rsidRPr="006C3D00">
        <w:rPr>
          <w:rFonts w:asciiTheme="majorHAnsi" w:hAnsiTheme="majorHAnsi" w:cstheme="majorHAnsi"/>
        </w:rPr>
        <w:t>dancourtg@gmail.com</w:t>
      </w:r>
      <w:r w:rsidR="004C697A" w:rsidRPr="006C3D00">
        <w:rPr>
          <w:rFonts w:asciiTheme="majorHAnsi" w:hAnsiTheme="majorHAnsi" w:cstheme="majorHAnsi"/>
        </w:rPr>
        <w:t>)</w:t>
      </w:r>
      <w:r w:rsidRPr="006C3D00">
        <w:rPr>
          <w:rFonts w:asciiTheme="majorHAnsi" w:hAnsiTheme="majorHAnsi" w:cstheme="majorHAnsi"/>
        </w:rPr>
        <w:t xml:space="preserve">; </w:t>
      </w:r>
      <w:r w:rsidR="00DC696B" w:rsidRPr="006C3D00">
        <w:rPr>
          <w:rFonts w:asciiTheme="majorHAnsi" w:hAnsiTheme="majorHAnsi" w:cstheme="majorHAnsi"/>
        </w:rPr>
        <w:t>Vivian Shing</w:t>
      </w:r>
      <w:r w:rsidR="00DC696B" w:rsidRPr="006C3D00">
        <w:rPr>
          <w:rFonts w:asciiTheme="majorHAnsi" w:hAnsiTheme="majorHAnsi" w:cstheme="majorHAnsi"/>
          <w:vertAlign w:val="superscript"/>
        </w:rPr>
        <w:t>2</w:t>
      </w:r>
      <w:r w:rsidR="00DC696B" w:rsidRPr="006C3D00">
        <w:rPr>
          <w:rFonts w:asciiTheme="majorHAnsi" w:hAnsiTheme="majorHAnsi" w:cstheme="majorHAnsi"/>
        </w:rPr>
        <w:t xml:space="preserve"> (</w:t>
      </w:r>
      <w:hyperlink r:id="rId7" w:history="1">
        <w:r w:rsidR="00DC696B" w:rsidRPr="006C3D00">
          <w:rPr>
            <w:rStyle w:val="Hyperlink"/>
            <w:rFonts w:asciiTheme="majorHAnsi" w:hAnsiTheme="majorHAnsi" w:cstheme="majorHAnsi"/>
            <w:color w:val="000000" w:themeColor="text1"/>
            <w:u w:val="none"/>
          </w:rPr>
          <w:t>vivian.shing@duke.edu</w:t>
        </w:r>
      </w:hyperlink>
      <w:r w:rsidR="00DC696B" w:rsidRPr="006C3D00">
        <w:rPr>
          <w:rFonts w:asciiTheme="majorHAnsi" w:hAnsiTheme="majorHAnsi" w:cstheme="majorHAnsi"/>
        </w:rPr>
        <w:t xml:space="preserve">); </w:t>
      </w:r>
      <w:r w:rsidRPr="006C3D00">
        <w:rPr>
          <w:rFonts w:asciiTheme="majorHAnsi" w:hAnsiTheme="majorHAnsi" w:cstheme="majorHAnsi"/>
        </w:rPr>
        <w:t>Herman F. Staats</w:t>
      </w:r>
      <w:r w:rsidR="000C6684" w:rsidRPr="006C3D00">
        <w:rPr>
          <w:rFonts w:asciiTheme="majorHAnsi" w:hAnsiTheme="majorHAnsi" w:cstheme="majorHAnsi"/>
          <w:vertAlign w:val="superscript"/>
        </w:rPr>
        <w:t>2,3,4</w:t>
      </w:r>
      <w:r w:rsidR="004C697A" w:rsidRPr="006C3D00">
        <w:rPr>
          <w:rFonts w:asciiTheme="majorHAnsi" w:hAnsiTheme="majorHAnsi" w:cstheme="majorHAnsi"/>
          <w:vertAlign w:val="superscript"/>
        </w:rPr>
        <w:t xml:space="preserve"> </w:t>
      </w:r>
      <w:r w:rsidR="004C697A" w:rsidRPr="006C3D00">
        <w:rPr>
          <w:rFonts w:asciiTheme="majorHAnsi" w:hAnsiTheme="majorHAnsi" w:cstheme="majorHAnsi"/>
        </w:rPr>
        <w:t>(</w:t>
      </w:r>
      <w:hyperlink r:id="rId8" w:history="1">
        <w:r w:rsidR="0046328A" w:rsidRPr="006C3D00">
          <w:rPr>
            <w:rStyle w:val="Hyperlink"/>
            <w:rFonts w:asciiTheme="majorHAnsi" w:hAnsiTheme="majorHAnsi" w:cstheme="majorHAnsi"/>
          </w:rPr>
          <w:t>herman.staats@duke.edu</w:t>
        </w:r>
      </w:hyperlink>
      <w:r w:rsidR="004C697A" w:rsidRPr="006C3D00">
        <w:rPr>
          <w:rFonts w:asciiTheme="majorHAnsi" w:hAnsiTheme="majorHAnsi" w:cstheme="majorHAnsi"/>
        </w:rPr>
        <w:t>)</w:t>
      </w:r>
    </w:p>
    <w:p w14:paraId="6FA5EDDD" w14:textId="77777777" w:rsidR="0046328A" w:rsidRPr="006C3D00" w:rsidRDefault="0046328A" w:rsidP="007D22A8">
      <w:pPr>
        <w:contextualSpacing/>
        <w:rPr>
          <w:rFonts w:asciiTheme="majorHAnsi" w:hAnsiTheme="majorHAnsi" w:cstheme="majorHAnsi"/>
        </w:rPr>
      </w:pPr>
    </w:p>
    <w:p w14:paraId="1976DE46" w14:textId="79DB3CB4" w:rsidR="006E4797" w:rsidRPr="006C3D00" w:rsidRDefault="00760ADA" w:rsidP="007D22A8">
      <w:pPr>
        <w:pStyle w:val="ListParagraph"/>
        <w:numPr>
          <w:ilvl w:val="0"/>
          <w:numId w:val="15"/>
        </w:numPr>
        <w:ind w:left="0" w:firstLine="0"/>
        <w:rPr>
          <w:rFonts w:asciiTheme="majorHAnsi" w:hAnsiTheme="majorHAnsi" w:cstheme="majorHAnsi"/>
        </w:rPr>
      </w:pPr>
      <w:r w:rsidRPr="006C3D00">
        <w:rPr>
          <w:rFonts w:asciiTheme="majorHAnsi" w:hAnsiTheme="majorHAnsi" w:cstheme="majorHAnsi"/>
        </w:rPr>
        <w:t>Division of Laboratory Animal Resources, Duke University Medical Center, Durham, NC</w:t>
      </w:r>
      <w:r w:rsidR="000C6684" w:rsidRPr="006C3D00">
        <w:rPr>
          <w:rFonts w:asciiTheme="majorHAnsi" w:hAnsiTheme="majorHAnsi" w:cstheme="majorHAnsi"/>
        </w:rPr>
        <w:t>,</w:t>
      </w:r>
      <w:r w:rsidRPr="006C3D00">
        <w:rPr>
          <w:rFonts w:asciiTheme="majorHAnsi" w:hAnsiTheme="majorHAnsi" w:cstheme="majorHAnsi"/>
        </w:rPr>
        <w:t xml:space="preserve"> USA</w:t>
      </w:r>
    </w:p>
    <w:p w14:paraId="4A028741" w14:textId="3550C6C2" w:rsidR="00760ADA" w:rsidRPr="006C3D00" w:rsidRDefault="00760ADA" w:rsidP="007D22A8">
      <w:pPr>
        <w:pStyle w:val="ListParagraph"/>
        <w:numPr>
          <w:ilvl w:val="0"/>
          <w:numId w:val="15"/>
        </w:numPr>
        <w:ind w:left="0" w:firstLine="0"/>
        <w:rPr>
          <w:rFonts w:asciiTheme="majorHAnsi" w:hAnsiTheme="majorHAnsi" w:cstheme="majorHAnsi"/>
        </w:rPr>
      </w:pPr>
      <w:r w:rsidRPr="006C3D00">
        <w:rPr>
          <w:rFonts w:asciiTheme="majorHAnsi" w:hAnsiTheme="majorHAnsi" w:cstheme="majorHAnsi"/>
        </w:rPr>
        <w:t>Department of Pathology, Duke University, Durham, NC</w:t>
      </w:r>
      <w:r w:rsidR="000C6684" w:rsidRPr="006C3D00">
        <w:rPr>
          <w:rFonts w:asciiTheme="majorHAnsi" w:hAnsiTheme="majorHAnsi" w:cstheme="majorHAnsi"/>
        </w:rPr>
        <w:t>, USA</w:t>
      </w:r>
    </w:p>
    <w:p w14:paraId="611EA4F8" w14:textId="7C1598F9" w:rsidR="00760ADA" w:rsidRPr="006C3D00" w:rsidRDefault="00760ADA" w:rsidP="007D22A8">
      <w:pPr>
        <w:pStyle w:val="ListParagraph"/>
        <w:numPr>
          <w:ilvl w:val="0"/>
          <w:numId w:val="15"/>
        </w:numPr>
        <w:ind w:left="0" w:firstLine="0"/>
        <w:rPr>
          <w:rFonts w:asciiTheme="majorHAnsi" w:hAnsiTheme="majorHAnsi" w:cstheme="majorHAnsi"/>
        </w:rPr>
      </w:pPr>
      <w:r w:rsidRPr="006C3D00">
        <w:rPr>
          <w:rFonts w:asciiTheme="majorHAnsi" w:hAnsiTheme="majorHAnsi" w:cstheme="majorHAnsi"/>
        </w:rPr>
        <w:t>Department of Immunology, Duke University Medical Center, NC, USA</w:t>
      </w:r>
    </w:p>
    <w:p w14:paraId="73251E07" w14:textId="1C1EFC9B" w:rsidR="00760ADA" w:rsidRPr="006C3D00" w:rsidRDefault="00760ADA" w:rsidP="007D22A8">
      <w:pPr>
        <w:pStyle w:val="ListParagraph"/>
        <w:numPr>
          <w:ilvl w:val="0"/>
          <w:numId w:val="15"/>
        </w:numPr>
        <w:ind w:left="0" w:firstLine="0"/>
        <w:rPr>
          <w:rFonts w:asciiTheme="majorHAnsi" w:hAnsiTheme="majorHAnsi" w:cstheme="majorHAnsi"/>
        </w:rPr>
      </w:pPr>
      <w:r w:rsidRPr="006C3D00">
        <w:rPr>
          <w:rFonts w:asciiTheme="majorHAnsi" w:hAnsiTheme="majorHAnsi" w:cstheme="majorHAnsi"/>
        </w:rPr>
        <w:t>Duke Human Vaccine Institute, Duke University Medical Center, NC, USA</w:t>
      </w:r>
    </w:p>
    <w:p w14:paraId="6BCD9521" w14:textId="77777777" w:rsidR="0046328A" w:rsidRPr="006C3D00" w:rsidRDefault="0046328A" w:rsidP="007D22A8">
      <w:pPr>
        <w:pStyle w:val="ListParagraph"/>
        <w:ind w:left="0"/>
        <w:rPr>
          <w:rFonts w:asciiTheme="majorHAnsi" w:hAnsiTheme="majorHAnsi" w:cstheme="majorHAnsi"/>
        </w:rPr>
      </w:pPr>
    </w:p>
    <w:p w14:paraId="44BA5949" w14:textId="69F87896" w:rsidR="008162B7" w:rsidRPr="006C3D00" w:rsidRDefault="008162B7" w:rsidP="007D22A8">
      <w:pPr>
        <w:contextualSpacing/>
        <w:rPr>
          <w:rFonts w:asciiTheme="majorHAnsi" w:hAnsiTheme="majorHAnsi" w:cstheme="majorHAnsi"/>
        </w:rPr>
      </w:pPr>
      <w:r w:rsidRPr="006C3D00">
        <w:rPr>
          <w:rFonts w:asciiTheme="majorHAnsi" w:hAnsiTheme="majorHAnsi" w:cstheme="majorHAnsi"/>
        </w:rPr>
        <w:t>*Corresponding Author</w:t>
      </w:r>
    </w:p>
    <w:p w14:paraId="751DAAAB" w14:textId="77777777" w:rsidR="00760ADA" w:rsidRPr="006C3D00" w:rsidRDefault="00760ADA" w:rsidP="007D22A8">
      <w:pPr>
        <w:pStyle w:val="ListParagraph"/>
        <w:ind w:left="0"/>
        <w:rPr>
          <w:rFonts w:asciiTheme="majorHAnsi" w:hAnsiTheme="majorHAnsi" w:cstheme="majorHAnsi"/>
        </w:rPr>
      </w:pPr>
    </w:p>
    <w:p w14:paraId="0039DB42" w14:textId="3E9CDD6E" w:rsidR="006E4797" w:rsidRPr="006C3D00" w:rsidRDefault="00551D82" w:rsidP="007D22A8">
      <w:pPr>
        <w:pBdr>
          <w:top w:val="nil"/>
          <w:left w:val="nil"/>
          <w:bottom w:val="nil"/>
          <w:right w:val="nil"/>
          <w:between w:val="nil"/>
        </w:pBdr>
        <w:contextualSpacing/>
        <w:rPr>
          <w:rFonts w:asciiTheme="majorHAnsi" w:hAnsiTheme="majorHAnsi" w:cstheme="majorHAnsi"/>
        </w:rPr>
      </w:pPr>
      <w:r w:rsidRPr="006C3D00">
        <w:rPr>
          <w:rFonts w:asciiTheme="majorHAnsi" w:hAnsiTheme="majorHAnsi" w:cstheme="majorHAnsi"/>
          <w:b/>
        </w:rPr>
        <w:t>KEYWORDS:</w:t>
      </w:r>
      <w:r w:rsidRPr="006C3D00">
        <w:rPr>
          <w:rFonts w:asciiTheme="majorHAnsi" w:hAnsiTheme="majorHAnsi" w:cstheme="majorHAnsi"/>
        </w:rPr>
        <w:t xml:space="preserve"> </w:t>
      </w:r>
    </w:p>
    <w:p w14:paraId="469D1AD2" w14:textId="3BDCF0C4" w:rsidR="006E4797" w:rsidRPr="006C3D00" w:rsidRDefault="00AE6AA6" w:rsidP="007D22A8">
      <w:pPr>
        <w:contextualSpacing/>
        <w:rPr>
          <w:rFonts w:asciiTheme="majorHAnsi" w:hAnsiTheme="majorHAnsi" w:cstheme="majorHAnsi"/>
        </w:rPr>
      </w:pPr>
      <w:r w:rsidRPr="006C3D00">
        <w:rPr>
          <w:rFonts w:asciiTheme="majorHAnsi" w:hAnsiTheme="majorHAnsi" w:cstheme="majorHAnsi"/>
        </w:rPr>
        <w:t>Maternal immunization, Intranasal immunization,</w:t>
      </w:r>
      <w:r w:rsidR="00760ADA" w:rsidRPr="006C3D00">
        <w:rPr>
          <w:rFonts w:asciiTheme="majorHAnsi" w:hAnsiTheme="majorHAnsi" w:cstheme="majorHAnsi"/>
        </w:rPr>
        <w:t xml:space="preserve"> Mucosal immunization,</w:t>
      </w:r>
      <w:r w:rsidRPr="006C3D00">
        <w:rPr>
          <w:rFonts w:asciiTheme="majorHAnsi" w:hAnsiTheme="majorHAnsi" w:cstheme="majorHAnsi"/>
        </w:rPr>
        <w:t xml:space="preserve"> </w:t>
      </w:r>
      <w:r w:rsidR="00705613" w:rsidRPr="006C3D00">
        <w:rPr>
          <w:rFonts w:asciiTheme="majorHAnsi" w:hAnsiTheme="majorHAnsi" w:cstheme="majorHAnsi"/>
        </w:rPr>
        <w:t xml:space="preserve">Milk collection, </w:t>
      </w:r>
      <w:r w:rsidR="00314A72" w:rsidRPr="006C3D00">
        <w:rPr>
          <w:rFonts w:asciiTheme="majorHAnsi" w:hAnsiTheme="majorHAnsi" w:cstheme="majorHAnsi"/>
        </w:rPr>
        <w:t xml:space="preserve">Rabbit milk, </w:t>
      </w:r>
      <w:r w:rsidRPr="006C3D00">
        <w:rPr>
          <w:rFonts w:asciiTheme="majorHAnsi" w:hAnsiTheme="majorHAnsi" w:cstheme="majorHAnsi"/>
          <w:i/>
        </w:rPr>
        <w:t>Oryctolagus cuniculus</w:t>
      </w:r>
      <w:r w:rsidR="00551D82" w:rsidRPr="006C3D00">
        <w:rPr>
          <w:rFonts w:asciiTheme="majorHAnsi" w:hAnsiTheme="majorHAnsi" w:cstheme="majorHAnsi"/>
        </w:rPr>
        <w:t>.</w:t>
      </w:r>
    </w:p>
    <w:p w14:paraId="141ABDE5" w14:textId="77777777" w:rsidR="006E4797" w:rsidRPr="006C3D00" w:rsidRDefault="006E4797" w:rsidP="007D22A8">
      <w:pPr>
        <w:pBdr>
          <w:top w:val="nil"/>
          <w:left w:val="nil"/>
          <w:bottom w:val="nil"/>
          <w:right w:val="nil"/>
          <w:between w:val="nil"/>
        </w:pBdr>
        <w:contextualSpacing/>
        <w:rPr>
          <w:rFonts w:asciiTheme="majorHAnsi" w:hAnsiTheme="majorHAnsi" w:cstheme="majorHAnsi"/>
        </w:rPr>
      </w:pPr>
    </w:p>
    <w:p w14:paraId="60F3B8D4" w14:textId="14EF625A" w:rsidR="006E4797" w:rsidRPr="006C3D00" w:rsidRDefault="00551D82" w:rsidP="007D22A8">
      <w:pPr>
        <w:contextualSpacing/>
        <w:rPr>
          <w:rFonts w:asciiTheme="majorHAnsi" w:hAnsiTheme="majorHAnsi" w:cstheme="majorHAnsi"/>
        </w:rPr>
      </w:pPr>
      <w:r w:rsidRPr="006C3D00">
        <w:rPr>
          <w:rFonts w:asciiTheme="majorHAnsi" w:hAnsiTheme="majorHAnsi" w:cstheme="majorHAnsi"/>
          <w:b/>
        </w:rPr>
        <w:t>SUMMARY:</w:t>
      </w:r>
      <w:r w:rsidRPr="006C3D00">
        <w:rPr>
          <w:rFonts w:asciiTheme="majorHAnsi" w:hAnsiTheme="majorHAnsi" w:cstheme="majorHAnsi"/>
        </w:rPr>
        <w:t xml:space="preserve"> </w:t>
      </w:r>
    </w:p>
    <w:p w14:paraId="01069787" w14:textId="04A47CD4" w:rsidR="006E4797" w:rsidRPr="006C3D00" w:rsidRDefault="000C6684" w:rsidP="007D22A8">
      <w:pPr>
        <w:contextualSpacing/>
        <w:rPr>
          <w:rFonts w:asciiTheme="majorHAnsi" w:hAnsiTheme="majorHAnsi" w:cstheme="majorHAnsi"/>
        </w:rPr>
      </w:pPr>
      <w:r w:rsidRPr="006C3D00">
        <w:rPr>
          <w:rFonts w:asciiTheme="majorHAnsi" w:hAnsiTheme="majorHAnsi" w:cstheme="majorHAnsi"/>
        </w:rPr>
        <w:t>This article describes and demonstrates the administration of intranasal vaccines and the collection of milk from lactating rabbits (</w:t>
      </w:r>
      <w:r w:rsidRPr="006C3D00">
        <w:rPr>
          <w:rFonts w:asciiTheme="majorHAnsi" w:hAnsiTheme="majorHAnsi" w:cstheme="majorHAnsi"/>
          <w:i/>
        </w:rPr>
        <w:t>Oryctolagus cuniculus</w:t>
      </w:r>
      <w:r w:rsidRPr="006C3D00">
        <w:rPr>
          <w:rFonts w:asciiTheme="majorHAnsi" w:hAnsiTheme="majorHAnsi" w:cstheme="majorHAnsi"/>
        </w:rPr>
        <w:t xml:space="preserve">) as a means to assess mucosal immunity in a translationally appropriate model of maternal immunization. </w:t>
      </w:r>
    </w:p>
    <w:p w14:paraId="74EFC8D7" w14:textId="77777777" w:rsidR="006E4797" w:rsidRPr="006C3D00" w:rsidRDefault="006E4797" w:rsidP="007D22A8">
      <w:pPr>
        <w:contextualSpacing/>
      </w:pPr>
    </w:p>
    <w:p w14:paraId="2DF8E628" w14:textId="1BDD5415" w:rsidR="006E4797" w:rsidRPr="006C3D00" w:rsidRDefault="00551D82" w:rsidP="007D22A8">
      <w:pPr>
        <w:contextualSpacing/>
        <w:rPr>
          <w:rFonts w:asciiTheme="majorHAnsi" w:hAnsiTheme="majorHAnsi" w:cstheme="majorHAnsi"/>
          <w:color w:val="808080"/>
        </w:rPr>
      </w:pPr>
      <w:r w:rsidRPr="006C3D00">
        <w:rPr>
          <w:rFonts w:asciiTheme="majorHAnsi" w:hAnsiTheme="majorHAnsi" w:cstheme="majorHAnsi"/>
          <w:b/>
        </w:rPr>
        <w:t>ABSTRACT:</w:t>
      </w:r>
      <w:r w:rsidRPr="006C3D00">
        <w:rPr>
          <w:rFonts w:asciiTheme="majorHAnsi" w:hAnsiTheme="majorHAnsi" w:cstheme="majorHAnsi"/>
        </w:rPr>
        <w:t xml:space="preserve"> </w:t>
      </w:r>
    </w:p>
    <w:p w14:paraId="1BFA91F9" w14:textId="2ABD6827" w:rsidR="00AE6AA6" w:rsidRPr="006C3D00" w:rsidRDefault="00AE6AA6" w:rsidP="007D22A8">
      <w:pPr>
        <w:contextualSpacing/>
        <w:rPr>
          <w:rFonts w:asciiTheme="majorHAnsi" w:hAnsiTheme="majorHAnsi" w:cstheme="majorHAnsi"/>
        </w:rPr>
      </w:pPr>
      <w:r w:rsidRPr="006C3D00">
        <w:rPr>
          <w:rFonts w:asciiTheme="majorHAnsi" w:hAnsiTheme="majorHAnsi" w:cstheme="majorHAnsi"/>
        </w:rPr>
        <w:t>Due to similarities in placentation and antibody transfer with humans, rabbits are an excellent model of maternal immunization. Additional advantages of this research model are the ease of breeding and sample collection, relatively short gestation period, and large litter sizes. Commonly assessed routes of immunization include subcutaneous, intramuscular, intranasal, and intradermal. Nonterminal sample collection for the chronological detection of the immunologic responses to these immunizations include the collection of blood, from both dams and kits, and milk from the lactating does. In this article, we will demonstrate techniques our lab has utilized in studies of maternal immunization in New Zealand White rabbits (</w:t>
      </w:r>
      <w:r w:rsidRPr="006C3D00">
        <w:rPr>
          <w:rFonts w:asciiTheme="majorHAnsi" w:hAnsiTheme="majorHAnsi" w:cstheme="majorHAnsi"/>
          <w:i/>
        </w:rPr>
        <w:t>Oryctolagus cuniculus</w:t>
      </w:r>
      <w:r w:rsidRPr="006C3D00">
        <w:rPr>
          <w:rFonts w:asciiTheme="majorHAnsi" w:hAnsiTheme="majorHAnsi" w:cstheme="majorHAnsi"/>
        </w:rPr>
        <w:t xml:space="preserve">), including </w:t>
      </w:r>
      <w:r w:rsidR="00760ADA" w:rsidRPr="006C3D00">
        <w:rPr>
          <w:rFonts w:asciiTheme="majorHAnsi" w:hAnsiTheme="majorHAnsi" w:cstheme="majorHAnsi"/>
        </w:rPr>
        <w:t xml:space="preserve">intranasal immunization and </w:t>
      </w:r>
      <w:r w:rsidRPr="006C3D00">
        <w:rPr>
          <w:rFonts w:asciiTheme="majorHAnsi" w:hAnsiTheme="majorHAnsi" w:cstheme="majorHAnsi"/>
        </w:rPr>
        <w:t xml:space="preserve">milk collection. </w:t>
      </w:r>
    </w:p>
    <w:p w14:paraId="2CF9CD54" w14:textId="77777777" w:rsidR="006E4797" w:rsidRPr="006C3D00" w:rsidRDefault="006E4797" w:rsidP="007D22A8">
      <w:pPr>
        <w:contextualSpacing/>
        <w:rPr>
          <w:rFonts w:asciiTheme="majorHAnsi" w:hAnsiTheme="majorHAnsi" w:cstheme="majorHAnsi"/>
        </w:rPr>
      </w:pPr>
    </w:p>
    <w:p w14:paraId="0646E204" w14:textId="0DFC1C7B" w:rsidR="006E4797" w:rsidRPr="006C3D00" w:rsidRDefault="00551D82" w:rsidP="007D22A8">
      <w:pPr>
        <w:contextualSpacing/>
        <w:rPr>
          <w:rFonts w:asciiTheme="majorHAnsi" w:hAnsiTheme="majorHAnsi" w:cstheme="majorHAnsi"/>
          <w:color w:val="808080"/>
        </w:rPr>
      </w:pPr>
      <w:r w:rsidRPr="006C3D00">
        <w:rPr>
          <w:rFonts w:asciiTheme="majorHAnsi" w:hAnsiTheme="majorHAnsi" w:cstheme="majorHAnsi"/>
          <w:b/>
        </w:rPr>
        <w:t>INTRODUCTION:</w:t>
      </w:r>
      <w:r w:rsidRPr="006C3D00">
        <w:rPr>
          <w:rFonts w:asciiTheme="majorHAnsi" w:hAnsiTheme="majorHAnsi" w:cstheme="majorHAnsi"/>
        </w:rPr>
        <w:t xml:space="preserve"> </w:t>
      </w:r>
    </w:p>
    <w:p w14:paraId="63204D47" w14:textId="30474B30" w:rsidR="00BE4CCA" w:rsidRPr="006C3D00" w:rsidRDefault="000057EC" w:rsidP="007D22A8">
      <w:pPr>
        <w:contextualSpacing/>
        <w:rPr>
          <w:rFonts w:asciiTheme="majorHAnsi" w:hAnsiTheme="majorHAnsi" w:cstheme="majorHAnsi"/>
        </w:rPr>
      </w:pPr>
      <w:r w:rsidRPr="006C3D00">
        <w:rPr>
          <w:rFonts w:asciiTheme="majorHAnsi" w:hAnsiTheme="majorHAnsi" w:cstheme="majorHAnsi"/>
        </w:rPr>
        <w:t xml:space="preserve">Studies of maternal immunization and antibody transfer are invaluable for numerous reasons, as this is the initial </w:t>
      </w:r>
      <w:r w:rsidR="000E1120" w:rsidRPr="006C3D00">
        <w:rPr>
          <w:rFonts w:asciiTheme="majorHAnsi" w:hAnsiTheme="majorHAnsi" w:cstheme="majorHAnsi"/>
        </w:rPr>
        <w:t xml:space="preserve">route of </w:t>
      </w:r>
      <w:r w:rsidRPr="006C3D00">
        <w:rPr>
          <w:rFonts w:asciiTheme="majorHAnsi" w:hAnsiTheme="majorHAnsi" w:cstheme="majorHAnsi"/>
        </w:rPr>
        <w:t xml:space="preserve">immunity </w:t>
      </w:r>
      <w:r w:rsidR="000E1120" w:rsidRPr="006C3D00">
        <w:rPr>
          <w:rFonts w:asciiTheme="majorHAnsi" w:hAnsiTheme="majorHAnsi" w:cstheme="majorHAnsi"/>
        </w:rPr>
        <w:t xml:space="preserve">transfer and subsequent </w:t>
      </w:r>
      <w:r w:rsidRPr="006C3D00">
        <w:rPr>
          <w:rFonts w:asciiTheme="majorHAnsi" w:hAnsiTheme="majorHAnsi" w:cstheme="majorHAnsi"/>
        </w:rPr>
        <w:t>protection from pathogens</w:t>
      </w:r>
      <w:r w:rsidR="00A82127" w:rsidRPr="006C3D00">
        <w:rPr>
          <w:rFonts w:asciiTheme="majorHAnsi" w:hAnsiTheme="majorHAnsi" w:cstheme="majorHAnsi"/>
        </w:rPr>
        <w:t xml:space="preserve"> and disease</w:t>
      </w:r>
      <w:r w:rsidR="003A78DF" w:rsidRPr="006C3D00">
        <w:rPr>
          <w:rFonts w:asciiTheme="majorHAnsi" w:hAnsiTheme="majorHAnsi" w:cstheme="majorHAnsi"/>
        </w:rPr>
        <w:t>s</w:t>
      </w:r>
      <w:r w:rsidRPr="006C3D00">
        <w:rPr>
          <w:rFonts w:asciiTheme="majorHAnsi" w:hAnsiTheme="majorHAnsi" w:cstheme="majorHAnsi"/>
        </w:rPr>
        <w:t xml:space="preserve"> in newborn</w:t>
      </w:r>
      <w:r w:rsidR="003A78DF" w:rsidRPr="006C3D00">
        <w:rPr>
          <w:rFonts w:asciiTheme="majorHAnsi" w:hAnsiTheme="majorHAnsi" w:cstheme="majorHAnsi"/>
        </w:rPr>
        <w:t>s and</w:t>
      </w:r>
      <w:r w:rsidRPr="006C3D00">
        <w:rPr>
          <w:rFonts w:asciiTheme="majorHAnsi" w:hAnsiTheme="majorHAnsi" w:cstheme="majorHAnsi"/>
        </w:rPr>
        <w:t xml:space="preserve"> infants. </w:t>
      </w:r>
      <w:r w:rsidR="00BE4CCA" w:rsidRPr="006C3D00">
        <w:rPr>
          <w:rFonts w:asciiTheme="majorHAnsi" w:hAnsiTheme="majorHAnsi" w:cstheme="majorHAnsi"/>
        </w:rPr>
        <w:t xml:space="preserve">Maternal immunization has the potential to </w:t>
      </w:r>
      <w:r w:rsidR="002F39E9" w:rsidRPr="006C3D00">
        <w:rPr>
          <w:rFonts w:asciiTheme="majorHAnsi" w:hAnsiTheme="majorHAnsi" w:cstheme="majorHAnsi"/>
        </w:rPr>
        <w:t>positively impact</w:t>
      </w:r>
      <w:r w:rsidR="00BE4CCA" w:rsidRPr="006C3D00">
        <w:rPr>
          <w:rFonts w:asciiTheme="majorHAnsi" w:hAnsiTheme="majorHAnsi" w:cstheme="majorHAnsi"/>
        </w:rPr>
        <w:t xml:space="preserve"> </w:t>
      </w:r>
      <w:r w:rsidR="002F39E9" w:rsidRPr="006C3D00">
        <w:rPr>
          <w:rFonts w:asciiTheme="majorHAnsi" w:hAnsiTheme="majorHAnsi" w:cstheme="majorHAnsi"/>
        </w:rPr>
        <w:t xml:space="preserve">both </w:t>
      </w:r>
      <w:r w:rsidR="00BE4CCA" w:rsidRPr="006C3D00">
        <w:rPr>
          <w:rFonts w:asciiTheme="majorHAnsi" w:hAnsiTheme="majorHAnsi" w:cstheme="majorHAnsi"/>
        </w:rPr>
        <w:t xml:space="preserve">maternal and </w:t>
      </w:r>
      <w:r w:rsidR="00781409" w:rsidRPr="006C3D00">
        <w:rPr>
          <w:rFonts w:asciiTheme="majorHAnsi" w:hAnsiTheme="majorHAnsi" w:cstheme="majorHAnsi"/>
        </w:rPr>
        <w:t>infant/</w:t>
      </w:r>
      <w:r w:rsidR="00BE4CCA" w:rsidRPr="006C3D00">
        <w:rPr>
          <w:rFonts w:asciiTheme="majorHAnsi" w:hAnsiTheme="majorHAnsi" w:cstheme="majorHAnsi"/>
        </w:rPr>
        <w:t xml:space="preserve">child health </w:t>
      </w:r>
      <w:r w:rsidR="002F39E9" w:rsidRPr="006C3D00">
        <w:rPr>
          <w:rFonts w:asciiTheme="majorHAnsi" w:hAnsiTheme="majorHAnsi" w:cstheme="majorHAnsi"/>
        </w:rPr>
        <w:t>at the global level</w:t>
      </w:r>
      <w:r w:rsidR="00BE4CCA" w:rsidRPr="006C3D00">
        <w:rPr>
          <w:rFonts w:asciiTheme="majorHAnsi" w:hAnsiTheme="majorHAnsi" w:cstheme="majorHAnsi"/>
        </w:rPr>
        <w:t xml:space="preserve"> by reducing </w:t>
      </w:r>
      <w:r w:rsidR="00197E0E" w:rsidRPr="006C3D00">
        <w:rPr>
          <w:rFonts w:asciiTheme="majorHAnsi" w:hAnsiTheme="majorHAnsi" w:cstheme="majorHAnsi"/>
        </w:rPr>
        <w:t>morbidity</w:t>
      </w:r>
      <w:r w:rsidR="00BE4CCA" w:rsidRPr="006C3D00">
        <w:rPr>
          <w:rFonts w:asciiTheme="majorHAnsi" w:hAnsiTheme="majorHAnsi" w:cstheme="majorHAnsi"/>
        </w:rPr>
        <w:t xml:space="preserve"> and mortality associated with certain pathogens during this vulnerable period</w:t>
      </w:r>
      <w:r w:rsidR="00197E0E" w:rsidRPr="006C3D00">
        <w:rPr>
          <w:rFonts w:asciiTheme="majorHAnsi" w:hAnsiTheme="majorHAnsi" w:cstheme="majorHAnsi"/>
        </w:rPr>
        <w:fldChar w:fldCharType="begin">
          <w:fldData xml:space="preserve">PEVuZE5vdGU+PENpdGU+PEF1dGhvcj5NdW5vejwvQXV0aG9yPjxZZWFyPjIwMTg8L1llYXI+PFJl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</w:fldData>
        </w:fldChar>
      </w:r>
      <w:r w:rsidR="00C92F27" w:rsidRPr="006C3D00">
        <w:rPr>
          <w:rFonts w:asciiTheme="majorHAnsi" w:hAnsiTheme="majorHAnsi" w:cstheme="majorHAnsi"/>
        </w:rPr>
        <w:instrText xml:space="preserve"> ADDIN EN.CITE </w:instrText>
      </w:r>
      <w:r w:rsidR="00C92F27" w:rsidRPr="006C3D00">
        <w:rPr>
          <w:rFonts w:asciiTheme="majorHAnsi" w:hAnsiTheme="majorHAnsi" w:cstheme="majorHAnsi"/>
        </w:rPr>
        <w:fldChar w:fldCharType="begin">
          <w:fldData xml:space="preserve">PEVuZE5vdGU+PENpdGU+PEF1dGhvcj5NdW5vejwvQXV0aG9yPjxZZWFyPjIwMTg8L1llYXI+PFJl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</w:fldData>
        </w:fldChar>
      </w:r>
      <w:r w:rsidR="00C92F27" w:rsidRPr="006C3D00">
        <w:rPr>
          <w:rFonts w:asciiTheme="majorHAnsi" w:hAnsiTheme="majorHAnsi" w:cstheme="majorHAnsi"/>
        </w:rPr>
        <w:instrText xml:space="preserve"> ADDIN EN.CITE.DATA </w:instrText>
      </w:r>
      <w:r w:rsidR="00C92F27" w:rsidRPr="006C3D00">
        <w:rPr>
          <w:rFonts w:asciiTheme="majorHAnsi" w:hAnsiTheme="majorHAnsi" w:cstheme="majorHAnsi"/>
        </w:rPr>
      </w:r>
      <w:r w:rsidR="00C92F27" w:rsidRPr="006C3D00">
        <w:rPr>
          <w:rFonts w:asciiTheme="majorHAnsi" w:hAnsiTheme="majorHAnsi" w:cstheme="majorHAnsi"/>
        </w:rPr>
        <w:fldChar w:fldCharType="end"/>
      </w:r>
      <w:r w:rsidR="00197E0E" w:rsidRPr="006C3D00">
        <w:rPr>
          <w:rFonts w:asciiTheme="majorHAnsi" w:hAnsiTheme="majorHAnsi" w:cstheme="majorHAnsi"/>
        </w:rPr>
      </w:r>
      <w:r w:rsidR="00197E0E" w:rsidRPr="006C3D00">
        <w:rPr>
          <w:rFonts w:asciiTheme="majorHAnsi" w:hAnsiTheme="majorHAnsi" w:cstheme="majorHAnsi"/>
        </w:rPr>
        <w:fldChar w:fldCharType="separate"/>
      </w:r>
      <w:r w:rsidR="005A37DD" w:rsidRPr="006C3D00">
        <w:rPr>
          <w:rFonts w:asciiTheme="majorHAnsi" w:hAnsiTheme="majorHAnsi" w:cstheme="majorHAnsi"/>
          <w:noProof/>
          <w:vertAlign w:val="superscript"/>
        </w:rPr>
        <w:t>1</w:t>
      </w:r>
      <w:r w:rsidR="00197E0E" w:rsidRPr="006C3D00">
        <w:rPr>
          <w:rFonts w:asciiTheme="majorHAnsi" w:hAnsiTheme="majorHAnsi" w:cstheme="majorHAnsi"/>
        </w:rPr>
        <w:fldChar w:fldCharType="end"/>
      </w:r>
      <w:r w:rsidR="00BE4CCA" w:rsidRPr="006C3D00">
        <w:rPr>
          <w:rFonts w:asciiTheme="majorHAnsi" w:hAnsiTheme="majorHAnsi" w:cstheme="majorHAnsi"/>
        </w:rPr>
        <w:t xml:space="preserve">. The main </w:t>
      </w:r>
      <w:r w:rsidR="00197E0E" w:rsidRPr="006C3D00">
        <w:rPr>
          <w:rFonts w:asciiTheme="majorHAnsi" w:hAnsiTheme="majorHAnsi" w:cstheme="majorHAnsi"/>
        </w:rPr>
        <w:t>goal of</w:t>
      </w:r>
      <w:r w:rsidR="00BE4CCA" w:rsidRPr="006C3D00">
        <w:rPr>
          <w:rFonts w:asciiTheme="majorHAnsi" w:hAnsiTheme="majorHAnsi" w:cstheme="majorHAnsi"/>
        </w:rPr>
        <w:t xml:space="preserve"> </w:t>
      </w:r>
      <w:r w:rsidR="00781409" w:rsidRPr="006C3D00">
        <w:rPr>
          <w:rFonts w:asciiTheme="majorHAnsi" w:hAnsiTheme="majorHAnsi" w:cstheme="majorHAnsi"/>
        </w:rPr>
        <w:t xml:space="preserve">this strategy </w:t>
      </w:r>
      <w:r w:rsidR="00BE4CCA" w:rsidRPr="006C3D00">
        <w:rPr>
          <w:rFonts w:asciiTheme="majorHAnsi" w:hAnsiTheme="majorHAnsi" w:cstheme="majorHAnsi"/>
        </w:rPr>
        <w:t xml:space="preserve">is to </w:t>
      </w:r>
      <w:r w:rsidR="00781409" w:rsidRPr="006C3D00">
        <w:rPr>
          <w:rFonts w:asciiTheme="majorHAnsi" w:hAnsiTheme="majorHAnsi" w:cstheme="majorHAnsi"/>
        </w:rPr>
        <w:t xml:space="preserve">increase the </w:t>
      </w:r>
      <w:r w:rsidR="00197E0E" w:rsidRPr="006C3D00">
        <w:rPr>
          <w:rFonts w:asciiTheme="majorHAnsi" w:hAnsiTheme="majorHAnsi" w:cstheme="majorHAnsi"/>
        </w:rPr>
        <w:t xml:space="preserve">levels of specific </w:t>
      </w:r>
      <w:r w:rsidR="00781409" w:rsidRPr="006C3D00">
        <w:rPr>
          <w:rFonts w:asciiTheme="majorHAnsi" w:hAnsiTheme="majorHAnsi" w:cstheme="majorHAnsi"/>
        </w:rPr>
        <w:t xml:space="preserve">maternal </w:t>
      </w:r>
      <w:r w:rsidR="00197E0E" w:rsidRPr="006C3D00">
        <w:rPr>
          <w:rFonts w:asciiTheme="majorHAnsi" w:hAnsiTheme="majorHAnsi" w:cstheme="majorHAnsi"/>
        </w:rPr>
        <w:t>antibodies</w:t>
      </w:r>
      <w:r w:rsidR="00781409" w:rsidRPr="006C3D00">
        <w:rPr>
          <w:rFonts w:asciiTheme="majorHAnsi" w:hAnsiTheme="majorHAnsi" w:cstheme="majorHAnsi"/>
        </w:rPr>
        <w:t xml:space="preserve"> throughout pregnancy</w:t>
      </w:r>
      <w:r w:rsidR="00197E0E" w:rsidRPr="006C3D00">
        <w:rPr>
          <w:rFonts w:asciiTheme="majorHAnsi" w:hAnsiTheme="majorHAnsi" w:cstheme="majorHAnsi"/>
        </w:rPr>
        <w:t>. These antibodies can then be transferred to the newborn and infant at levels sufficient enough to</w:t>
      </w:r>
      <w:r w:rsidR="00BE4CCA" w:rsidRPr="006C3D00">
        <w:rPr>
          <w:rFonts w:asciiTheme="majorHAnsi" w:hAnsiTheme="majorHAnsi" w:cstheme="majorHAnsi"/>
        </w:rPr>
        <w:t xml:space="preserve"> protect agains</w:t>
      </w:r>
      <w:r w:rsidR="00C31169" w:rsidRPr="006C3D00">
        <w:rPr>
          <w:rFonts w:asciiTheme="majorHAnsi" w:hAnsiTheme="majorHAnsi" w:cstheme="majorHAnsi"/>
        </w:rPr>
        <w:t>t</w:t>
      </w:r>
      <w:r w:rsidR="00BE4CCA" w:rsidRPr="006C3D00">
        <w:rPr>
          <w:rFonts w:asciiTheme="majorHAnsi" w:hAnsiTheme="majorHAnsi" w:cstheme="majorHAnsi"/>
        </w:rPr>
        <w:t xml:space="preserve"> </w:t>
      </w:r>
      <w:r w:rsidR="00BE4CCA" w:rsidRPr="006C3D00">
        <w:rPr>
          <w:rFonts w:asciiTheme="majorHAnsi" w:hAnsiTheme="majorHAnsi" w:cstheme="majorHAnsi"/>
        </w:rPr>
        <w:lastRenderedPageBreak/>
        <w:t>inf</w:t>
      </w:r>
      <w:r w:rsidR="00C31169" w:rsidRPr="006C3D00">
        <w:rPr>
          <w:rFonts w:asciiTheme="majorHAnsi" w:hAnsiTheme="majorHAnsi" w:cstheme="majorHAnsi"/>
        </w:rPr>
        <w:t xml:space="preserve">ections until their immune system is mature enough to </w:t>
      </w:r>
      <w:r w:rsidR="00BE4CCA" w:rsidRPr="006C3D00">
        <w:rPr>
          <w:rFonts w:asciiTheme="majorHAnsi" w:hAnsiTheme="majorHAnsi" w:cstheme="majorHAnsi"/>
        </w:rPr>
        <w:t xml:space="preserve">adequately </w:t>
      </w:r>
      <w:r w:rsidR="00C31169" w:rsidRPr="006C3D00">
        <w:rPr>
          <w:rFonts w:asciiTheme="majorHAnsi" w:hAnsiTheme="majorHAnsi" w:cstheme="majorHAnsi"/>
        </w:rPr>
        <w:t>respond to challenges</w:t>
      </w:r>
      <w:r w:rsidR="00527409" w:rsidRPr="006C3D00">
        <w:rPr>
          <w:rFonts w:asciiTheme="majorHAnsi" w:hAnsiTheme="majorHAnsi" w:cstheme="majorHAnsi"/>
        </w:rPr>
        <w:fldChar w:fldCharType="begin">
          <w:fldData xml:space="preserve">PEVuZE5vdGU+PENpdGU+PEF1dGhvcj5NdW5vejwvQXV0aG9yPjxZZWFyPjIwMTg8L1llYXI+PFJl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==
</w:fldData>
        </w:fldChar>
      </w:r>
      <w:r w:rsidR="00C92F27" w:rsidRPr="006C3D00">
        <w:rPr>
          <w:rFonts w:asciiTheme="majorHAnsi" w:hAnsiTheme="majorHAnsi" w:cstheme="majorHAnsi"/>
        </w:rPr>
        <w:instrText xml:space="preserve"> ADDIN EN.CITE </w:instrText>
      </w:r>
      <w:r w:rsidR="00C92F27" w:rsidRPr="006C3D00">
        <w:rPr>
          <w:rFonts w:asciiTheme="majorHAnsi" w:hAnsiTheme="majorHAnsi" w:cstheme="majorHAnsi"/>
        </w:rPr>
        <w:fldChar w:fldCharType="begin">
          <w:fldData xml:space="preserve">PEVuZE5vdGU+PENpdGU+PEF1dGhvcj5NdW5vejwvQXV0aG9yPjxZZWFyPjIwMTg8L1llYXI+PFJl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==
</w:fldData>
        </w:fldChar>
      </w:r>
      <w:r w:rsidR="00C92F27" w:rsidRPr="006C3D00">
        <w:rPr>
          <w:rFonts w:asciiTheme="majorHAnsi" w:hAnsiTheme="majorHAnsi" w:cstheme="majorHAnsi"/>
        </w:rPr>
        <w:instrText xml:space="preserve"> ADDIN EN.CITE.DATA </w:instrText>
      </w:r>
      <w:r w:rsidR="00C92F27" w:rsidRPr="006C3D00">
        <w:rPr>
          <w:rFonts w:asciiTheme="majorHAnsi" w:hAnsiTheme="majorHAnsi" w:cstheme="majorHAnsi"/>
        </w:rPr>
      </w:r>
      <w:r w:rsidR="00C92F27" w:rsidRPr="006C3D00">
        <w:rPr>
          <w:rFonts w:asciiTheme="majorHAnsi" w:hAnsiTheme="majorHAnsi" w:cstheme="majorHAnsi"/>
        </w:rPr>
        <w:fldChar w:fldCharType="end"/>
      </w:r>
      <w:r w:rsidR="00527409" w:rsidRPr="006C3D00">
        <w:rPr>
          <w:rFonts w:asciiTheme="majorHAnsi" w:hAnsiTheme="majorHAnsi" w:cstheme="majorHAnsi"/>
        </w:rPr>
      </w:r>
      <w:r w:rsidR="00527409" w:rsidRPr="006C3D00">
        <w:rPr>
          <w:rFonts w:asciiTheme="majorHAnsi" w:hAnsiTheme="majorHAnsi" w:cstheme="majorHAnsi"/>
        </w:rPr>
        <w:fldChar w:fldCharType="separate"/>
      </w:r>
      <w:r w:rsidR="005A37DD" w:rsidRPr="006C3D00">
        <w:rPr>
          <w:rFonts w:asciiTheme="majorHAnsi" w:hAnsiTheme="majorHAnsi" w:cstheme="majorHAnsi"/>
          <w:noProof/>
          <w:vertAlign w:val="superscript"/>
        </w:rPr>
        <w:t>1-3</w:t>
      </w:r>
      <w:r w:rsidR="00527409" w:rsidRPr="006C3D00">
        <w:rPr>
          <w:rFonts w:asciiTheme="majorHAnsi" w:hAnsiTheme="majorHAnsi" w:cstheme="majorHAnsi"/>
        </w:rPr>
        <w:fldChar w:fldCharType="end"/>
      </w:r>
      <w:r w:rsidR="00C31169" w:rsidRPr="006C3D00">
        <w:rPr>
          <w:rFonts w:asciiTheme="majorHAnsi" w:hAnsiTheme="majorHAnsi" w:cstheme="majorHAnsi"/>
        </w:rPr>
        <w:t xml:space="preserve">. </w:t>
      </w:r>
      <w:r w:rsidR="00781409" w:rsidRPr="006C3D00">
        <w:rPr>
          <w:rFonts w:asciiTheme="majorHAnsi" w:hAnsiTheme="majorHAnsi" w:cstheme="majorHAnsi"/>
        </w:rPr>
        <w:t xml:space="preserve">Previous work has demonstrated that </w:t>
      </w:r>
      <w:r w:rsidR="00197E0E" w:rsidRPr="006C3D00">
        <w:rPr>
          <w:rFonts w:asciiTheme="majorHAnsi" w:hAnsiTheme="majorHAnsi" w:cstheme="majorHAnsi"/>
        </w:rPr>
        <w:t>h</w:t>
      </w:r>
      <w:r w:rsidR="00C31169" w:rsidRPr="006C3D00">
        <w:rPr>
          <w:rFonts w:asciiTheme="majorHAnsi" w:hAnsiTheme="majorHAnsi" w:cstheme="majorHAnsi"/>
        </w:rPr>
        <w:t xml:space="preserve">igher </w:t>
      </w:r>
      <w:r w:rsidR="00781409" w:rsidRPr="006C3D00">
        <w:rPr>
          <w:rFonts w:asciiTheme="majorHAnsi" w:hAnsiTheme="majorHAnsi" w:cstheme="majorHAnsi"/>
        </w:rPr>
        <w:t xml:space="preserve">antibody titers </w:t>
      </w:r>
      <w:r w:rsidR="00C31169" w:rsidRPr="006C3D00">
        <w:rPr>
          <w:rFonts w:asciiTheme="majorHAnsi" w:hAnsiTheme="majorHAnsi" w:cstheme="majorHAnsi"/>
        </w:rPr>
        <w:t xml:space="preserve">at birth </w:t>
      </w:r>
      <w:r w:rsidR="006F37F8" w:rsidRPr="006C3D00">
        <w:rPr>
          <w:rFonts w:asciiTheme="majorHAnsi" w:hAnsiTheme="majorHAnsi" w:cstheme="majorHAnsi"/>
        </w:rPr>
        <w:t xml:space="preserve">are associated with either complete protection or a delayed onset and reduced severity of numerous different infectious diseases in the newborn, including </w:t>
      </w:r>
      <w:r w:rsidR="00197E0E" w:rsidRPr="006C3D00">
        <w:rPr>
          <w:rFonts w:asciiTheme="majorHAnsi" w:hAnsiTheme="majorHAnsi" w:cstheme="majorHAnsi"/>
        </w:rPr>
        <w:t>tetanus, pertussis, respiratory syncytial virus</w:t>
      </w:r>
      <w:r w:rsidR="006F37F8" w:rsidRPr="006C3D00">
        <w:rPr>
          <w:rFonts w:asciiTheme="majorHAnsi" w:hAnsiTheme="majorHAnsi" w:cstheme="majorHAnsi"/>
        </w:rPr>
        <w:t xml:space="preserve"> (RSV)</w:t>
      </w:r>
      <w:r w:rsidR="00197E0E" w:rsidRPr="006C3D00">
        <w:rPr>
          <w:rFonts w:asciiTheme="majorHAnsi" w:hAnsiTheme="majorHAnsi" w:cstheme="majorHAnsi"/>
        </w:rPr>
        <w:t>, influenza, and group B streptococc</w:t>
      </w:r>
      <w:r w:rsidR="006F37F8" w:rsidRPr="006C3D00">
        <w:rPr>
          <w:rFonts w:asciiTheme="majorHAnsi" w:hAnsiTheme="majorHAnsi" w:cstheme="majorHAnsi"/>
        </w:rPr>
        <w:t>al</w:t>
      </w:r>
      <w:r w:rsidR="00197E0E" w:rsidRPr="006C3D00">
        <w:rPr>
          <w:rFonts w:asciiTheme="majorHAnsi" w:hAnsiTheme="majorHAnsi" w:cstheme="majorHAnsi"/>
        </w:rPr>
        <w:t xml:space="preserve"> infections</w:t>
      </w:r>
      <w:r w:rsidR="00197E0E" w:rsidRPr="006C3D00">
        <w:rPr>
          <w:rFonts w:asciiTheme="majorHAnsi" w:hAnsiTheme="majorHAnsi" w:cstheme="majorHAnsi"/>
        </w:rPr>
        <w:fldChar w:fldCharType="begin">
          <w:fldData xml:space="preserve">PEVuZE5vdGU+PENpdGU+PEF1dGhvcj5NdW5vejwvQXV0aG9yPjxZZWFyPjIwMTg8L1llYXI+PFJl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</w:fldData>
        </w:fldChar>
      </w:r>
      <w:r w:rsidR="00C92F27" w:rsidRPr="006C3D00">
        <w:rPr>
          <w:rFonts w:asciiTheme="majorHAnsi" w:hAnsiTheme="majorHAnsi" w:cstheme="majorHAnsi"/>
        </w:rPr>
        <w:instrText xml:space="preserve"> ADDIN EN.CITE </w:instrText>
      </w:r>
      <w:r w:rsidR="00C92F27" w:rsidRPr="006C3D00">
        <w:rPr>
          <w:rFonts w:asciiTheme="majorHAnsi" w:hAnsiTheme="majorHAnsi" w:cstheme="majorHAnsi"/>
        </w:rPr>
        <w:fldChar w:fldCharType="begin">
          <w:fldData xml:space="preserve">PEVuZE5vdGU+PENpdGU+PEF1dGhvcj5NdW5vejwvQXV0aG9yPjxZZWFyPjIwMTg8L1llYXI+PFJl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</w:fldData>
        </w:fldChar>
      </w:r>
      <w:r w:rsidR="00C92F27" w:rsidRPr="006C3D00">
        <w:rPr>
          <w:rFonts w:asciiTheme="majorHAnsi" w:hAnsiTheme="majorHAnsi" w:cstheme="majorHAnsi"/>
        </w:rPr>
        <w:instrText xml:space="preserve"> ADDIN EN.CITE.DATA </w:instrText>
      </w:r>
      <w:r w:rsidR="00C92F27" w:rsidRPr="006C3D00">
        <w:rPr>
          <w:rFonts w:asciiTheme="majorHAnsi" w:hAnsiTheme="majorHAnsi" w:cstheme="majorHAnsi"/>
        </w:rPr>
      </w:r>
      <w:r w:rsidR="00C92F27" w:rsidRPr="006C3D00">
        <w:rPr>
          <w:rFonts w:asciiTheme="majorHAnsi" w:hAnsiTheme="majorHAnsi" w:cstheme="majorHAnsi"/>
        </w:rPr>
        <w:fldChar w:fldCharType="end"/>
      </w:r>
      <w:r w:rsidR="00197E0E" w:rsidRPr="006C3D00">
        <w:rPr>
          <w:rFonts w:asciiTheme="majorHAnsi" w:hAnsiTheme="majorHAnsi" w:cstheme="majorHAnsi"/>
        </w:rPr>
      </w:r>
      <w:r w:rsidR="00197E0E" w:rsidRPr="006C3D00">
        <w:rPr>
          <w:rFonts w:asciiTheme="majorHAnsi" w:hAnsiTheme="majorHAnsi" w:cstheme="majorHAnsi"/>
        </w:rPr>
        <w:fldChar w:fldCharType="separate"/>
      </w:r>
      <w:r w:rsidR="00527409" w:rsidRPr="006C3D00">
        <w:rPr>
          <w:rFonts w:asciiTheme="majorHAnsi" w:hAnsiTheme="majorHAnsi" w:cstheme="majorHAnsi"/>
          <w:noProof/>
          <w:vertAlign w:val="superscript"/>
        </w:rPr>
        <w:t>1-3</w:t>
      </w:r>
      <w:r w:rsidR="00197E0E" w:rsidRPr="006C3D00">
        <w:rPr>
          <w:rFonts w:asciiTheme="majorHAnsi" w:hAnsiTheme="majorHAnsi" w:cstheme="majorHAnsi"/>
        </w:rPr>
        <w:fldChar w:fldCharType="end"/>
      </w:r>
      <w:r w:rsidR="00C31169" w:rsidRPr="006C3D00">
        <w:rPr>
          <w:rFonts w:asciiTheme="majorHAnsi" w:hAnsiTheme="majorHAnsi" w:cstheme="majorHAnsi"/>
        </w:rPr>
        <w:t xml:space="preserve">. </w:t>
      </w:r>
    </w:p>
    <w:p w14:paraId="1208F8A7" w14:textId="77777777" w:rsidR="00BE4CCA" w:rsidRPr="006C3D00" w:rsidRDefault="00BE4CCA" w:rsidP="007D22A8">
      <w:pPr>
        <w:contextualSpacing/>
        <w:rPr>
          <w:rFonts w:asciiTheme="majorHAnsi" w:hAnsiTheme="majorHAnsi" w:cstheme="majorHAnsi"/>
        </w:rPr>
      </w:pPr>
    </w:p>
    <w:p w14:paraId="3ED6B881" w14:textId="333FC40A" w:rsidR="003C0256" w:rsidRPr="006C3D00" w:rsidRDefault="00197E0E" w:rsidP="007D22A8">
      <w:pPr>
        <w:contextualSpacing/>
        <w:rPr>
          <w:rFonts w:asciiTheme="majorHAnsi" w:hAnsiTheme="majorHAnsi" w:cstheme="majorHAnsi"/>
        </w:rPr>
      </w:pPr>
      <w:r w:rsidRPr="006C3D00">
        <w:rPr>
          <w:rFonts w:asciiTheme="majorHAnsi" w:hAnsiTheme="majorHAnsi" w:cstheme="majorHAnsi"/>
        </w:rPr>
        <w:t>In humans, maternal a</w:t>
      </w:r>
      <w:r w:rsidR="003C0256" w:rsidRPr="006C3D00">
        <w:rPr>
          <w:rFonts w:asciiTheme="majorHAnsi" w:hAnsiTheme="majorHAnsi" w:cstheme="majorHAnsi"/>
        </w:rPr>
        <w:t xml:space="preserve">ntibodies </w:t>
      </w:r>
      <w:r w:rsidRPr="006C3D00">
        <w:rPr>
          <w:rFonts w:asciiTheme="majorHAnsi" w:hAnsiTheme="majorHAnsi" w:cstheme="majorHAnsi"/>
        </w:rPr>
        <w:t>are</w:t>
      </w:r>
      <w:r w:rsidR="003C0256" w:rsidRPr="006C3D00">
        <w:rPr>
          <w:rFonts w:asciiTheme="majorHAnsi" w:hAnsiTheme="majorHAnsi" w:cstheme="majorHAnsi"/>
        </w:rPr>
        <w:t xml:space="preserve"> transferred passively across the placent</w:t>
      </w:r>
      <w:r w:rsidRPr="006C3D00">
        <w:rPr>
          <w:rFonts w:asciiTheme="majorHAnsi" w:hAnsiTheme="majorHAnsi" w:cstheme="majorHAnsi"/>
        </w:rPr>
        <w:t xml:space="preserve">a </w:t>
      </w:r>
      <w:r w:rsidR="003C0256" w:rsidRPr="006C3D00">
        <w:rPr>
          <w:rFonts w:asciiTheme="majorHAnsi" w:hAnsiTheme="majorHAnsi" w:cstheme="majorHAnsi"/>
        </w:rPr>
        <w:t xml:space="preserve">and </w:t>
      </w:r>
      <w:r w:rsidRPr="006C3D00">
        <w:rPr>
          <w:rFonts w:asciiTheme="majorHAnsi" w:hAnsiTheme="majorHAnsi" w:cstheme="majorHAnsi"/>
        </w:rPr>
        <w:t>are</w:t>
      </w:r>
      <w:r w:rsidR="003C0256" w:rsidRPr="006C3D00">
        <w:rPr>
          <w:rFonts w:asciiTheme="majorHAnsi" w:hAnsiTheme="majorHAnsi" w:cstheme="majorHAnsi"/>
        </w:rPr>
        <w:t xml:space="preserve"> </w:t>
      </w:r>
      <w:r w:rsidRPr="006C3D00">
        <w:rPr>
          <w:rFonts w:asciiTheme="majorHAnsi" w:hAnsiTheme="majorHAnsi" w:cstheme="majorHAnsi"/>
        </w:rPr>
        <w:t>also</w:t>
      </w:r>
      <w:r w:rsidR="003C0256" w:rsidRPr="006C3D00">
        <w:rPr>
          <w:rFonts w:asciiTheme="majorHAnsi" w:hAnsiTheme="majorHAnsi" w:cstheme="majorHAnsi"/>
        </w:rPr>
        <w:t xml:space="preserve"> transferred</w:t>
      </w:r>
      <w:r w:rsidRPr="006C3D00">
        <w:rPr>
          <w:rFonts w:asciiTheme="majorHAnsi" w:hAnsiTheme="majorHAnsi" w:cstheme="majorHAnsi"/>
        </w:rPr>
        <w:t xml:space="preserve"> through</w:t>
      </w:r>
      <w:r w:rsidR="00686426" w:rsidRPr="006C3D00">
        <w:rPr>
          <w:rFonts w:asciiTheme="majorHAnsi" w:hAnsiTheme="majorHAnsi" w:cstheme="majorHAnsi"/>
        </w:rPr>
        <w:t xml:space="preserve"> the</w:t>
      </w:r>
      <w:r w:rsidR="003C0256" w:rsidRPr="006C3D00">
        <w:rPr>
          <w:rFonts w:asciiTheme="majorHAnsi" w:hAnsiTheme="majorHAnsi" w:cstheme="majorHAnsi"/>
        </w:rPr>
        <w:t xml:space="preserve"> breast milk</w:t>
      </w:r>
      <w:r w:rsidRPr="006C3D00">
        <w:rPr>
          <w:rFonts w:asciiTheme="majorHAnsi" w:hAnsiTheme="majorHAnsi" w:cstheme="majorHAnsi"/>
        </w:rPr>
        <w:t xml:space="preserve"> via nursing</w:t>
      </w:r>
      <w:r w:rsidR="003C0256" w:rsidRPr="006C3D00">
        <w:rPr>
          <w:rFonts w:asciiTheme="majorHAnsi" w:hAnsiTheme="majorHAnsi" w:cstheme="majorHAnsi"/>
        </w:rPr>
        <w:t xml:space="preserve">. </w:t>
      </w:r>
      <w:r w:rsidR="009E795B" w:rsidRPr="006C3D00">
        <w:rPr>
          <w:rFonts w:asciiTheme="majorHAnsi" w:hAnsiTheme="majorHAnsi" w:cstheme="majorHAnsi"/>
        </w:rPr>
        <w:t xml:space="preserve">Previous work has demonstrated </w:t>
      </w:r>
      <w:r w:rsidR="00CB26BE" w:rsidRPr="006C3D00">
        <w:rPr>
          <w:rFonts w:asciiTheme="majorHAnsi" w:hAnsiTheme="majorHAnsi" w:cstheme="majorHAnsi"/>
        </w:rPr>
        <w:t xml:space="preserve">that HIV-specific IgA levels in human breast milk from mothers infected with the virus were associated with reduced postnatal transmission of the virus, suggesting a protective role for </w:t>
      </w:r>
      <w:r w:rsidR="008162B7" w:rsidRPr="006C3D00">
        <w:rPr>
          <w:rFonts w:asciiTheme="majorHAnsi" w:hAnsiTheme="majorHAnsi" w:cstheme="majorHAnsi"/>
        </w:rPr>
        <w:t>breast milk anti-HIV</w:t>
      </w:r>
      <w:r w:rsidR="00CB26BE" w:rsidRPr="006C3D00">
        <w:rPr>
          <w:rFonts w:asciiTheme="majorHAnsi" w:hAnsiTheme="majorHAnsi" w:cstheme="majorHAnsi"/>
        </w:rPr>
        <w:t xml:space="preserve"> IgA</w:t>
      </w:r>
      <w:r w:rsidR="001061F5" w:rsidRPr="006C3D00">
        <w:rPr>
          <w:rFonts w:asciiTheme="majorHAnsi" w:hAnsiTheme="majorHAnsi" w:cstheme="majorHAnsi"/>
        </w:rPr>
        <w:fldChar w:fldCharType="begin">
          <w:fldData xml:space="preserve">PEVuZE5vdGU+PENpdGU+PEF1dGhvcj5Qb2xsYXJhPC9BdXRob3I+PFllYXI+MjAxNTwvWWVhcj48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</w:fldData>
        </w:fldChar>
      </w:r>
      <w:r w:rsidR="00C92F27" w:rsidRPr="006C3D00">
        <w:rPr>
          <w:rFonts w:asciiTheme="majorHAnsi" w:hAnsiTheme="majorHAnsi" w:cstheme="majorHAnsi"/>
        </w:rPr>
        <w:instrText xml:space="preserve"> ADDIN EN.CITE </w:instrText>
      </w:r>
      <w:r w:rsidR="00C92F27" w:rsidRPr="006C3D00">
        <w:rPr>
          <w:rFonts w:asciiTheme="majorHAnsi" w:hAnsiTheme="majorHAnsi" w:cstheme="majorHAnsi"/>
        </w:rPr>
        <w:fldChar w:fldCharType="begin">
          <w:fldData xml:space="preserve">PEVuZE5vdGU+PENpdGU+PEF1dGhvcj5Qb2xsYXJhPC9BdXRob3I+PFllYXI+MjAxNTwvWWVhcj48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</w:fldData>
        </w:fldChar>
      </w:r>
      <w:r w:rsidR="00C92F27" w:rsidRPr="006C3D00">
        <w:rPr>
          <w:rFonts w:asciiTheme="majorHAnsi" w:hAnsiTheme="majorHAnsi" w:cstheme="majorHAnsi"/>
        </w:rPr>
        <w:instrText xml:space="preserve"> ADDIN EN.CITE.DATA </w:instrText>
      </w:r>
      <w:r w:rsidR="00C92F27" w:rsidRPr="006C3D00">
        <w:rPr>
          <w:rFonts w:asciiTheme="majorHAnsi" w:hAnsiTheme="majorHAnsi" w:cstheme="majorHAnsi"/>
        </w:rPr>
      </w:r>
      <w:r w:rsidR="00C92F27" w:rsidRPr="006C3D00">
        <w:rPr>
          <w:rFonts w:asciiTheme="majorHAnsi" w:hAnsiTheme="majorHAnsi" w:cstheme="majorHAnsi"/>
        </w:rPr>
        <w:fldChar w:fldCharType="end"/>
      </w:r>
      <w:r w:rsidR="001061F5" w:rsidRPr="006C3D00">
        <w:rPr>
          <w:rFonts w:asciiTheme="majorHAnsi" w:hAnsiTheme="majorHAnsi" w:cstheme="majorHAnsi"/>
        </w:rPr>
      </w:r>
      <w:r w:rsidR="001061F5" w:rsidRPr="006C3D00">
        <w:rPr>
          <w:rFonts w:asciiTheme="majorHAnsi" w:hAnsiTheme="majorHAnsi" w:cstheme="majorHAnsi"/>
        </w:rPr>
        <w:fldChar w:fldCharType="separate"/>
      </w:r>
      <w:r w:rsidR="00527409" w:rsidRPr="006C3D00">
        <w:rPr>
          <w:rFonts w:asciiTheme="majorHAnsi" w:hAnsiTheme="majorHAnsi" w:cstheme="majorHAnsi"/>
          <w:noProof/>
          <w:vertAlign w:val="superscript"/>
        </w:rPr>
        <w:t>4</w:t>
      </w:r>
      <w:r w:rsidR="001061F5" w:rsidRPr="006C3D00">
        <w:rPr>
          <w:rFonts w:asciiTheme="majorHAnsi" w:hAnsiTheme="majorHAnsi" w:cstheme="majorHAnsi"/>
        </w:rPr>
        <w:fldChar w:fldCharType="end"/>
      </w:r>
      <w:r w:rsidR="00DB263A" w:rsidRPr="006C3D00">
        <w:rPr>
          <w:rFonts w:asciiTheme="majorHAnsi" w:hAnsiTheme="majorHAnsi" w:cstheme="majorHAnsi"/>
        </w:rPr>
        <w:t xml:space="preserve">. Studies in nonhuman primates have demonstrated that immunization against HIV can induce a significant antibody response in the breast milk, and although similar </w:t>
      </w:r>
      <w:r w:rsidR="00DB0E3B" w:rsidRPr="006C3D00">
        <w:rPr>
          <w:rFonts w:asciiTheme="majorHAnsi" w:hAnsiTheme="majorHAnsi" w:cstheme="majorHAnsi"/>
        </w:rPr>
        <w:t xml:space="preserve">serum </w:t>
      </w:r>
      <w:r w:rsidR="00DB263A" w:rsidRPr="006C3D00">
        <w:rPr>
          <w:rFonts w:asciiTheme="majorHAnsi" w:hAnsiTheme="majorHAnsi" w:cstheme="majorHAnsi"/>
        </w:rPr>
        <w:t>IgG responses were induced following systemic v</w:t>
      </w:r>
      <w:r w:rsidR="00686426" w:rsidRPr="006C3D00">
        <w:rPr>
          <w:rFonts w:asciiTheme="majorHAnsi" w:hAnsiTheme="majorHAnsi" w:cstheme="majorHAnsi"/>
        </w:rPr>
        <w:t>ersu</w:t>
      </w:r>
      <w:r w:rsidR="00DB263A" w:rsidRPr="006C3D00">
        <w:rPr>
          <w:rFonts w:asciiTheme="majorHAnsi" w:hAnsiTheme="majorHAnsi" w:cstheme="majorHAnsi"/>
        </w:rPr>
        <w:t>s mucosal immunization, mucosal immunization induced a significantly higher IgA response within the milk</w:t>
      </w:r>
      <w:r w:rsidR="00DB263A" w:rsidRPr="006C3D00">
        <w:rPr>
          <w:rFonts w:asciiTheme="majorHAnsi" w:hAnsiTheme="majorHAnsi" w:cstheme="majorHAnsi"/>
        </w:rPr>
        <w:fldChar w:fldCharType="begin">
          <w:fldData xml:space="preserve">PEVuZE5vdGU+PENpdGU+PEF1dGhvcj5Gb3VkYTwvQXV0aG9yPjxZZWFyPjIwMTM8L1llYXI+PFJl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</w:fldData>
        </w:fldChar>
      </w:r>
      <w:r w:rsidR="00C92F27" w:rsidRPr="006C3D00">
        <w:rPr>
          <w:rFonts w:asciiTheme="majorHAnsi" w:hAnsiTheme="majorHAnsi" w:cstheme="majorHAnsi"/>
        </w:rPr>
        <w:instrText xml:space="preserve"> ADDIN EN.CITE </w:instrText>
      </w:r>
      <w:r w:rsidR="00C92F27" w:rsidRPr="006C3D00">
        <w:rPr>
          <w:rFonts w:asciiTheme="majorHAnsi" w:hAnsiTheme="majorHAnsi" w:cstheme="majorHAnsi"/>
        </w:rPr>
        <w:fldChar w:fldCharType="begin">
          <w:fldData xml:space="preserve">PEVuZE5vdGU+PENpdGU+PEF1dGhvcj5Gb3VkYTwvQXV0aG9yPjxZZWFyPjIwMTM8L1llYXI+PFJl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</w:fldData>
        </w:fldChar>
      </w:r>
      <w:r w:rsidR="00C92F27" w:rsidRPr="006C3D00">
        <w:rPr>
          <w:rFonts w:asciiTheme="majorHAnsi" w:hAnsiTheme="majorHAnsi" w:cstheme="majorHAnsi"/>
        </w:rPr>
        <w:instrText xml:space="preserve"> ADDIN EN.CITE.DATA </w:instrText>
      </w:r>
      <w:r w:rsidR="00C92F27" w:rsidRPr="006C3D00">
        <w:rPr>
          <w:rFonts w:asciiTheme="majorHAnsi" w:hAnsiTheme="majorHAnsi" w:cstheme="majorHAnsi"/>
        </w:rPr>
      </w:r>
      <w:r w:rsidR="00C92F27" w:rsidRPr="006C3D00">
        <w:rPr>
          <w:rFonts w:asciiTheme="majorHAnsi" w:hAnsiTheme="majorHAnsi" w:cstheme="majorHAnsi"/>
        </w:rPr>
        <w:fldChar w:fldCharType="end"/>
      </w:r>
      <w:r w:rsidR="00DB263A" w:rsidRPr="006C3D00">
        <w:rPr>
          <w:rFonts w:asciiTheme="majorHAnsi" w:hAnsiTheme="majorHAnsi" w:cstheme="majorHAnsi"/>
        </w:rPr>
      </w:r>
      <w:r w:rsidR="00DB263A" w:rsidRPr="006C3D00">
        <w:rPr>
          <w:rFonts w:asciiTheme="majorHAnsi" w:hAnsiTheme="majorHAnsi" w:cstheme="majorHAnsi"/>
        </w:rPr>
        <w:fldChar w:fldCharType="separate"/>
      </w:r>
      <w:r w:rsidR="00527409" w:rsidRPr="006C3D00">
        <w:rPr>
          <w:rFonts w:asciiTheme="majorHAnsi" w:hAnsiTheme="majorHAnsi" w:cstheme="majorHAnsi"/>
          <w:noProof/>
          <w:vertAlign w:val="superscript"/>
        </w:rPr>
        <w:t>5,6</w:t>
      </w:r>
      <w:r w:rsidR="00DB263A" w:rsidRPr="006C3D00">
        <w:rPr>
          <w:rFonts w:asciiTheme="majorHAnsi" w:hAnsiTheme="majorHAnsi" w:cstheme="majorHAnsi"/>
        </w:rPr>
        <w:fldChar w:fldCharType="end"/>
      </w:r>
      <w:r w:rsidR="00DB263A" w:rsidRPr="006C3D00">
        <w:rPr>
          <w:rFonts w:asciiTheme="majorHAnsi" w:hAnsiTheme="majorHAnsi" w:cstheme="majorHAnsi"/>
        </w:rPr>
        <w:t xml:space="preserve">. </w:t>
      </w:r>
    </w:p>
    <w:p w14:paraId="36D54F2A" w14:textId="77777777" w:rsidR="00C31169" w:rsidRPr="006C3D00" w:rsidRDefault="00C31169" w:rsidP="007D22A8">
      <w:pPr>
        <w:contextualSpacing/>
        <w:rPr>
          <w:rFonts w:asciiTheme="majorHAnsi" w:hAnsiTheme="majorHAnsi" w:cstheme="majorHAnsi"/>
        </w:rPr>
      </w:pPr>
    </w:p>
    <w:p w14:paraId="51805DE2" w14:textId="35933A25" w:rsidR="000057EC" w:rsidRPr="006C3D00" w:rsidRDefault="000E1120" w:rsidP="007D22A8">
      <w:pPr>
        <w:contextualSpacing/>
        <w:rPr>
          <w:rFonts w:asciiTheme="majorHAnsi" w:hAnsiTheme="majorHAnsi" w:cstheme="majorHAnsi"/>
        </w:rPr>
      </w:pPr>
      <w:r w:rsidRPr="006C3D00">
        <w:rPr>
          <w:rFonts w:asciiTheme="majorHAnsi" w:hAnsiTheme="majorHAnsi" w:cstheme="majorHAnsi"/>
        </w:rPr>
        <w:t xml:space="preserve">Identifying a translationally appropriate animal model for these studies should take into account the placentation type and mechanisms of passive antibody transfer, as well as </w:t>
      </w:r>
      <w:r w:rsidR="003C0256" w:rsidRPr="006C3D00">
        <w:rPr>
          <w:rFonts w:asciiTheme="majorHAnsi" w:hAnsiTheme="majorHAnsi" w:cstheme="majorHAnsi"/>
        </w:rPr>
        <w:t xml:space="preserve">the </w:t>
      </w:r>
      <w:r w:rsidRPr="006C3D00">
        <w:rPr>
          <w:rFonts w:asciiTheme="majorHAnsi" w:hAnsiTheme="majorHAnsi" w:cstheme="majorHAnsi"/>
        </w:rPr>
        <w:t xml:space="preserve">transfer of antibodies </w:t>
      </w:r>
      <w:r w:rsidR="003C0256" w:rsidRPr="006C3D00">
        <w:rPr>
          <w:rFonts w:asciiTheme="majorHAnsi" w:hAnsiTheme="majorHAnsi" w:cstheme="majorHAnsi"/>
        </w:rPr>
        <w:t>through breast milk</w:t>
      </w:r>
      <w:r w:rsidRPr="006C3D00">
        <w:rPr>
          <w:rFonts w:asciiTheme="majorHAnsi" w:hAnsiTheme="majorHAnsi" w:cstheme="majorHAnsi"/>
        </w:rPr>
        <w:t xml:space="preserve">. </w:t>
      </w:r>
      <w:r w:rsidR="00A82127" w:rsidRPr="006C3D00">
        <w:rPr>
          <w:rFonts w:asciiTheme="majorHAnsi" w:hAnsiTheme="majorHAnsi" w:cstheme="majorHAnsi"/>
        </w:rPr>
        <w:t>There are three main types of placentation in mammals based on the</w:t>
      </w:r>
      <w:r w:rsidR="009B112F" w:rsidRPr="006C3D00">
        <w:rPr>
          <w:rFonts w:asciiTheme="majorHAnsi" w:hAnsiTheme="majorHAnsi" w:cstheme="majorHAnsi"/>
        </w:rPr>
        <w:t xml:space="preserve"> tissue types and layers at the</w:t>
      </w:r>
      <w:r w:rsidR="00A82127" w:rsidRPr="006C3D00">
        <w:rPr>
          <w:rFonts w:asciiTheme="majorHAnsi" w:hAnsiTheme="majorHAnsi" w:cstheme="majorHAnsi"/>
        </w:rPr>
        <w:t xml:space="preserve"> </w:t>
      </w:r>
      <w:proofErr w:type="spellStart"/>
      <w:r w:rsidR="00A82127" w:rsidRPr="006C3D00">
        <w:rPr>
          <w:rFonts w:asciiTheme="majorHAnsi" w:hAnsiTheme="majorHAnsi" w:cstheme="majorHAnsi"/>
        </w:rPr>
        <w:t>materno</w:t>
      </w:r>
      <w:proofErr w:type="spellEnd"/>
      <w:r w:rsidR="00A82127" w:rsidRPr="006C3D00">
        <w:rPr>
          <w:rFonts w:asciiTheme="majorHAnsi" w:hAnsiTheme="majorHAnsi" w:cstheme="majorHAnsi"/>
        </w:rPr>
        <w:t xml:space="preserve">-fetal interface, including hemochorial (primates, rodents and rabbits), </w:t>
      </w:r>
      <w:r w:rsidR="009B112F" w:rsidRPr="006C3D00">
        <w:rPr>
          <w:rFonts w:asciiTheme="majorHAnsi" w:hAnsiTheme="majorHAnsi" w:cstheme="majorHAnsi"/>
        </w:rPr>
        <w:t>endothelio</w:t>
      </w:r>
      <w:r w:rsidR="00A82127" w:rsidRPr="006C3D00">
        <w:rPr>
          <w:rFonts w:asciiTheme="majorHAnsi" w:hAnsiTheme="majorHAnsi" w:cstheme="majorHAnsi"/>
        </w:rPr>
        <w:t>chori</w:t>
      </w:r>
      <w:r w:rsidR="009B112F" w:rsidRPr="006C3D00">
        <w:rPr>
          <w:rFonts w:asciiTheme="majorHAnsi" w:hAnsiTheme="majorHAnsi" w:cstheme="majorHAnsi"/>
        </w:rPr>
        <w:t>a</w:t>
      </w:r>
      <w:r w:rsidR="00A82127" w:rsidRPr="006C3D00">
        <w:rPr>
          <w:rFonts w:asciiTheme="majorHAnsi" w:hAnsiTheme="majorHAnsi" w:cstheme="majorHAnsi"/>
        </w:rPr>
        <w:t>l</w:t>
      </w:r>
      <w:r w:rsidR="009B112F" w:rsidRPr="006C3D00">
        <w:rPr>
          <w:rFonts w:asciiTheme="majorHAnsi" w:hAnsiTheme="majorHAnsi" w:cstheme="majorHAnsi"/>
        </w:rPr>
        <w:t xml:space="preserve"> (carnivores)</w:t>
      </w:r>
      <w:r w:rsidR="00A82127" w:rsidRPr="006C3D00">
        <w:rPr>
          <w:rFonts w:asciiTheme="majorHAnsi" w:hAnsiTheme="majorHAnsi" w:cstheme="majorHAnsi"/>
        </w:rPr>
        <w:t>, and epitheliochorial</w:t>
      </w:r>
      <w:r w:rsidR="009B112F" w:rsidRPr="006C3D00">
        <w:rPr>
          <w:rFonts w:asciiTheme="majorHAnsi" w:hAnsiTheme="majorHAnsi" w:cstheme="majorHAnsi"/>
        </w:rPr>
        <w:t xml:space="preserve"> (horses, pigs, and ruminants)</w:t>
      </w:r>
      <w:r w:rsidR="00A82127" w:rsidRPr="006C3D00">
        <w:rPr>
          <w:rFonts w:asciiTheme="majorHAnsi" w:hAnsiTheme="majorHAnsi" w:cstheme="majorHAnsi"/>
        </w:rPr>
        <w:t xml:space="preserve">. </w:t>
      </w:r>
      <w:r w:rsidR="00445F13" w:rsidRPr="006C3D00">
        <w:rPr>
          <w:rFonts w:asciiTheme="majorHAnsi" w:hAnsiTheme="majorHAnsi" w:cstheme="majorHAnsi"/>
        </w:rPr>
        <w:t xml:space="preserve">The hemochorial placenta is the most invasive type, allowing for direct </w:t>
      </w:r>
      <w:r w:rsidR="00F76D0C" w:rsidRPr="006C3D00">
        <w:rPr>
          <w:rFonts w:asciiTheme="majorHAnsi" w:hAnsiTheme="majorHAnsi" w:cstheme="majorHAnsi"/>
        </w:rPr>
        <w:t>communication</w:t>
      </w:r>
      <w:r w:rsidR="00445F13" w:rsidRPr="006C3D00">
        <w:rPr>
          <w:rFonts w:asciiTheme="majorHAnsi" w:hAnsiTheme="majorHAnsi" w:cstheme="majorHAnsi"/>
        </w:rPr>
        <w:t xml:space="preserve"> between the </w:t>
      </w:r>
      <w:r w:rsidR="00F76D0C" w:rsidRPr="006C3D00">
        <w:rPr>
          <w:rFonts w:asciiTheme="majorHAnsi" w:hAnsiTheme="majorHAnsi" w:cstheme="majorHAnsi"/>
        </w:rPr>
        <w:t xml:space="preserve">maternal blood supply and the </w:t>
      </w:r>
      <w:r w:rsidR="00445F13" w:rsidRPr="006C3D00">
        <w:rPr>
          <w:rFonts w:asciiTheme="majorHAnsi" w:hAnsiTheme="majorHAnsi" w:cstheme="majorHAnsi"/>
        </w:rPr>
        <w:t>chorion</w:t>
      </w:r>
      <w:r w:rsidR="00F76D0C" w:rsidRPr="006C3D00">
        <w:rPr>
          <w:rFonts w:asciiTheme="majorHAnsi" w:hAnsiTheme="majorHAnsi" w:cstheme="majorHAnsi"/>
        </w:rPr>
        <w:t>, or the outermost fetal membrane</w:t>
      </w:r>
      <w:r w:rsidR="00445F13" w:rsidRPr="006C3D00">
        <w:rPr>
          <w:rFonts w:asciiTheme="majorHAnsi" w:hAnsiTheme="majorHAnsi" w:cstheme="majorHAnsi"/>
        </w:rPr>
        <w:t xml:space="preserve">. Based on the number of trophoblast layers, there are </w:t>
      </w:r>
      <w:r w:rsidR="001A54E0" w:rsidRPr="006C3D00">
        <w:rPr>
          <w:rFonts w:asciiTheme="majorHAnsi" w:hAnsiTheme="majorHAnsi" w:cstheme="majorHAnsi"/>
        </w:rPr>
        <w:t>several variations of hemochorial placent</w:t>
      </w:r>
      <w:r w:rsidR="00F76D0C" w:rsidRPr="006C3D00">
        <w:rPr>
          <w:rFonts w:asciiTheme="majorHAnsi" w:hAnsiTheme="majorHAnsi" w:cstheme="majorHAnsi"/>
        </w:rPr>
        <w:t>ation</w:t>
      </w:r>
      <w:r w:rsidR="001A54E0" w:rsidRPr="006C3D00">
        <w:rPr>
          <w:rFonts w:asciiTheme="majorHAnsi" w:hAnsiTheme="majorHAnsi" w:cstheme="majorHAnsi"/>
        </w:rPr>
        <w:t xml:space="preserve">, including the </w:t>
      </w:r>
      <w:proofErr w:type="spellStart"/>
      <w:r w:rsidR="00445F13" w:rsidRPr="006C3D00">
        <w:rPr>
          <w:rFonts w:asciiTheme="majorHAnsi" w:hAnsiTheme="majorHAnsi" w:cstheme="majorHAnsi"/>
        </w:rPr>
        <w:t>hemomonochorial</w:t>
      </w:r>
      <w:proofErr w:type="spellEnd"/>
      <w:r w:rsidR="00445F13" w:rsidRPr="006C3D00">
        <w:rPr>
          <w:rFonts w:asciiTheme="majorHAnsi" w:hAnsiTheme="majorHAnsi" w:cstheme="majorHAnsi"/>
        </w:rPr>
        <w:t xml:space="preserve"> </w:t>
      </w:r>
      <w:r w:rsidR="001A54E0" w:rsidRPr="006C3D00">
        <w:rPr>
          <w:rFonts w:asciiTheme="majorHAnsi" w:hAnsiTheme="majorHAnsi" w:cstheme="majorHAnsi"/>
        </w:rPr>
        <w:t xml:space="preserve">placenta found in </w:t>
      </w:r>
      <w:r w:rsidR="00445F13" w:rsidRPr="006C3D00">
        <w:rPr>
          <w:rFonts w:asciiTheme="majorHAnsi" w:hAnsiTheme="majorHAnsi" w:cstheme="majorHAnsi"/>
        </w:rPr>
        <w:t xml:space="preserve">primates, </w:t>
      </w:r>
      <w:r w:rsidR="001A54E0" w:rsidRPr="006C3D00">
        <w:rPr>
          <w:rFonts w:asciiTheme="majorHAnsi" w:hAnsiTheme="majorHAnsi" w:cstheme="majorHAnsi"/>
        </w:rPr>
        <w:t xml:space="preserve">the </w:t>
      </w:r>
      <w:proofErr w:type="spellStart"/>
      <w:r w:rsidR="00445F13" w:rsidRPr="006C3D00">
        <w:rPr>
          <w:rFonts w:asciiTheme="majorHAnsi" w:hAnsiTheme="majorHAnsi" w:cstheme="majorHAnsi"/>
        </w:rPr>
        <w:t>hemodichorial</w:t>
      </w:r>
      <w:proofErr w:type="spellEnd"/>
      <w:r w:rsidR="001A54E0" w:rsidRPr="006C3D00">
        <w:rPr>
          <w:rFonts w:asciiTheme="majorHAnsi" w:hAnsiTheme="majorHAnsi" w:cstheme="majorHAnsi"/>
        </w:rPr>
        <w:t xml:space="preserve"> placenta</w:t>
      </w:r>
      <w:r w:rsidR="00445F13" w:rsidRPr="006C3D00">
        <w:rPr>
          <w:rFonts w:asciiTheme="majorHAnsi" w:hAnsiTheme="majorHAnsi" w:cstheme="majorHAnsi"/>
        </w:rPr>
        <w:t xml:space="preserve"> </w:t>
      </w:r>
      <w:r w:rsidR="001A54E0" w:rsidRPr="006C3D00">
        <w:rPr>
          <w:rFonts w:asciiTheme="majorHAnsi" w:hAnsiTheme="majorHAnsi" w:cstheme="majorHAnsi"/>
        </w:rPr>
        <w:t xml:space="preserve">in </w:t>
      </w:r>
      <w:r w:rsidR="00445F13" w:rsidRPr="006C3D00">
        <w:rPr>
          <w:rFonts w:asciiTheme="majorHAnsi" w:hAnsiTheme="majorHAnsi" w:cstheme="majorHAnsi"/>
        </w:rPr>
        <w:t>rabbits, and</w:t>
      </w:r>
      <w:r w:rsidR="001A54E0" w:rsidRPr="006C3D00">
        <w:rPr>
          <w:rFonts w:asciiTheme="majorHAnsi" w:hAnsiTheme="majorHAnsi" w:cstheme="majorHAnsi"/>
        </w:rPr>
        <w:t xml:space="preserve"> the</w:t>
      </w:r>
      <w:r w:rsidR="00445F13" w:rsidRPr="006C3D00">
        <w:rPr>
          <w:rFonts w:asciiTheme="majorHAnsi" w:hAnsiTheme="majorHAnsi" w:cstheme="majorHAnsi"/>
        </w:rPr>
        <w:t xml:space="preserve"> </w:t>
      </w:r>
      <w:proofErr w:type="spellStart"/>
      <w:r w:rsidR="00445F13" w:rsidRPr="006C3D00">
        <w:rPr>
          <w:rFonts w:asciiTheme="majorHAnsi" w:hAnsiTheme="majorHAnsi" w:cstheme="majorHAnsi"/>
        </w:rPr>
        <w:t>hemotrichorial</w:t>
      </w:r>
      <w:proofErr w:type="spellEnd"/>
      <w:r w:rsidR="00445F13" w:rsidRPr="006C3D00">
        <w:rPr>
          <w:rFonts w:asciiTheme="majorHAnsi" w:hAnsiTheme="majorHAnsi" w:cstheme="majorHAnsi"/>
        </w:rPr>
        <w:t xml:space="preserve"> </w:t>
      </w:r>
      <w:r w:rsidR="001A54E0" w:rsidRPr="006C3D00">
        <w:rPr>
          <w:rFonts w:asciiTheme="majorHAnsi" w:hAnsiTheme="majorHAnsi" w:cstheme="majorHAnsi"/>
        </w:rPr>
        <w:t xml:space="preserve">placenta observed in </w:t>
      </w:r>
      <w:r w:rsidR="00445F13" w:rsidRPr="006C3D00">
        <w:rPr>
          <w:rFonts w:asciiTheme="majorHAnsi" w:hAnsiTheme="majorHAnsi" w:cstheme="majorHAnsi"/>
        </w:rPr>
        <w:t>rats and mice</w:t>
      </w:r>
      <w:r w:rsidR="009E3F50" w:rsidRPr="006C3D00">
        <w:rPr>
          <w:rFonts w:asciiTheme="majorHAnsi" w:hAnsiTheme="majorHAnsi" w:cstheme="majorHAnsi"/>
        </w:rPr>
        <w:fldChar w:fldCharType="begin"/>
      </w:r>
      <w:r w:rsidR="00C92F27" w:rsidRPr="006C3D00">
        <w:rPr>
          <w:rFonts w:asciiTheme="majorHAnsi" w:hAnsiTheme="majorHAnsi" w:cstheme="majorHAnsi"/>
        </w:rPr>
        <w:instrText xml:space="preserve"> ADDIN EN.CITE &lt;EndNote&gt;&lt;Cite&gt;&lt;Author&gt;Furukawa&lt;/Author&gt;&lt;Year&gt;2014&lt;/Year&gt;&lt;RecNum&gt;51&lt;/RecNum&gt;&lt;DisplayText&gt;&lt;style face="superscript"&gt;7&lt;/style&gt;&lt;/DisplayText&gt;&lt;record&gt;&lt;rec-number&gt;51&lt;/rec-number&gt;&lt;foreign-keys&gt;&lt;key app="EN" db-id="wxrdd2p2rtp5a0evzekp2xv3szreveasrw5s" timestamp="1614020052"&gt;51&lt;/key&gt;&lt;/foreign-keys&gt;&lt;ref-type name="Journal Article"&gt;17&lt;/ref-type&gt;&lt;contributors&gt;&lt;authors&gt;&lt;author&gt;Furukawa, S.&lt;/author&gt;&lt;author&gt;Kuroda, Y.&lt;/author&gt;&lt;author&gt;Sugiyama, A.&lt;/author&gt;&lt;/authors&gt;&lt;/contributors&gt;&lt;auth-address&gt;Biological Research Laboratories, Nissan Chemical Industries, Ltd., 1470 Shiraoka-cho, Shiraoka, Saitama 349-0294, Japan.&amp;#xD;Courses of Veterinary Laboratory Medicine, School of Veterinary Medicine, Faculty of Agriculture, Tottori University,4-101 Koyama-cho Minami, Tottori 680-8553, Japan.&lt;/auth-address&gt;&lt;titles&gt;&lt;title&gt;A comparison of the histological structure of the placenta in experimental animals&lt;/title&gt;&lt;secondary-title&gt;Journal of Toxicologic Pathology&lt;/secondary-title&gt;&lt;/titles&gt;&lt;periodical&gt;&lt;full-title&gt;Journal of Toxicologic Pathology&lt;/full-title&gt;&lt;/periodical&gt;&lt;pages&gt;11-8&lt;/pages&gt;&lt;volume&gt;27&lt;/volume&gt;&lt;number&gt;1&lt;/number&gt;&lt;edition&gt;2014/05/03&lt;/edition&gt;&lt;keywords&gt;&lt;keyword&gt;cynomolgus monkey&lt;/keyword&gt;&lt;keyword&gt;dog&lt;/keyword&gt;&lt;keyword&gt;minipig&lt;/keyword&gt;&lt;keyword&gt;placenta&lt;/keyword&gt;&lt;keyword&gt;rabbit&lt;/keyword&gt;&lt;keyword&gt;rat&lt;/keyword&gt;&lt;/keywords&gt;&lt;dates&gt;&lt;year&gt;2014&lt;/year&gt;&lt;pub-dates&gt;&lt;date&gt;Apr&lt;/date&gt;&lt;/pub-dates&gt;&lt;/dates&gt;&lt;isbn&gt;0914-9198 (Print)&amp;#xD;0914-9198 (Linking)&lt;/isbn&gt;&lt;accession-num&gt;24791062&lt;/accession-num&gt;&lt;urls&gt;&lt;related-urls&gt;&lt;url&gt;https://www.ncbi.nlm.nih.gov/pubmed/24791062&lt;/url&gt;&lt;/related-urls&gt;&lt;/urls&gt;&lt;custom2&gt;PMC4000068&lt;/custom2&gt;&lt;electronic-resource-num&gt;10.1293/tox.2013-0060&lt;/electronic-resource-num&gt;&lt;/record&gt;&lt;/Cite&gt;&lt;/EndNote&gt;</w:instrText>
      </w:r>
      <w:r w:rsidR="009E3F50" w:rsidRPr="006C3D00">
        <w:rPr>
          <w:rFonts w:asciiTheme="majorHAnsi" w:hAnsiTheme="majorHAnsi" w:cstheme="majorHAnsi"/>
        </w:rPr>
        <w:fldChar w:fldCharType="separate"/>
      </w:r>
      <w:r w:rsidR="00527409" w:rsidRPr="006C3D00">
        <w:rPr>
          <w:rFonts w:asciiTheme="majorHAnsi" w:hAnsiTheme="majorHAnsi" w:cstheme="majorHAnsi"/>
          <w:noProof/>
          <w:vertAlign w:val="superscript"/>
        </w:rPr>
        <w:t>7</w:t>
      </w:r>
      <w:r w:rsidR="009E3F50" w:rsidRPr="006C3D00">
        <w:rPr>
          <w:rFonts w:asciiTheme="majorHAnsi" w:hAnsiTheme="majorHAnsi" w:cstheme="majorHAnsi"/>
        </w:rPr>
        <w:fldChar w:fldCharType="end"/>
      </w:r>
      <w:r w:rsidR="00445F13" w:rsidRPr="006C3D00">
        <w:rPr>
          <w:rFonts w:asciiTheme="majorHAnsi" w:hAnsiTheme="majorHAnsi" w:cstheme="majorHAnsi"/>
        </w:rPr>
        <w:t xml:space="preserve">. </w:t>
      </w:r>
      <w:r w:rsidR="00F76D0C" w:rsidRPr="006C3D00">
        <w:rPr>
          <w:rFonts w:asciiTheme="majorHAnsi" w:hAnsiTheme="majorHAnsi" w:cstheme="majorHAnsi"/>
        </w:rPr>
        <w:t>Th</w:t>
      </w:r>
      <w:r w:rsidR="007B0D1A" w:rsidRPr="006C3D00">
        <w:rPr>
          <w:rFonts w:asciiTheme="majorHAnsi" w:hAnsiTheme="majorHAnsi" w:cstheme="majorHAnsi"/>
        </w:rPr>
        <w:t>is</w:t>
      </w:r>
      <w:r w:rsidR="00F76D0C" w:rsidRPr="006C3D00">
        <w:rPr>
          <w:rFonts w:asciiTheme="majorHAnsi" w:hAnsiTheme="majorHAnsi" w:cstheme="majorHAnsi"/>
        </w:rPr>
        <w:t xml:space="preserve"> </w:t>
      </w:r>
      <w:r w:rsidR="00DB3433" w:rsidRPr="006C3D00">
        <w:rPr>
          <w:rFonts w:asciiTheme="majorHAnsi" w:hAnsiTheme="majorHAnsi" w:cstheme="majorHAnsi"/>
        </w:rPr>
        <w:t xml:space="preserve">direct </w:t>
      </w:r>
      <w:r w:rsidR="00F76D0C" w:rsidRPr="006C3D00">
        <w:rPr>
          <w:rFonts w:asciiTheme="majorHAnsi" w:hAnsiTheme="majorHAnsi" w:cstheme="majorHAnsi"/>
        </w:rPr>
        <w:t xml:space="preserve">contact </w:t>
      </w:r>
      <w:r w:rsidR="00DB3433" w:rsidRPr="006C3D00">
        <w:rPr>
          <w:rFonts w:asciiTheme="majorHAnsi" w:hAnsiTheme="majorHAnsi" w:cstheme="majorHAnsi"/>
        </w:rPr>
        <w:t xml:space="preserve">between </w:t>
      </w:r>
      <w:r w:rsidR="00F76D0C" w:rsidRPr="006C3D00">
        <w:rPr>
          <w:rFonts w:asciiTheme="majorHAnsi" w:hAnsiTheme="majorHAnsi" w:cstheme="majorHAnsi"/>
        </w:rPr>
        <w:t xml:space="preserve">maternal blood supply and </w:t>
      </w:r>
      <w:r w:rsidR="00DB3433" w:rsidRPr="006C3D00">
        <w:rPr>
          <w:rFonts w:asciiTheme="majorHAnsi" w:hAnsiTheme="majorHAnsi" w:cstheme="majorHAnsi"/>
        </w:rPr>
        <w:t xml:space="preserve">chorion allows for the passive transfer of antibodies across the placenta during gestation. </w:t>
      </w:r>
      <w:r w:rsidR="003A78DF" w:rsidRPr="006C3D00">
        <w:rPr>
          <w:rFonts w:asciiTheme="majorHAnsi" w:hAnsiTheme="majorHAnsi" w:cstheme="majorHAnsi"/>
        </w:rPr>
        <w:t>IgG is the only antibody class that significantly crosses the human placenta</w:t>
      </w:r>
      <w:r w:rsidR="009E3F50" w:rsidRPr="006C3D00">
        <w:rPr>
          <w:rFonts w:asciiTheme="majorHAnsi" w:hAnsiTheme="majorHAnsi" w:cstheme="majorHAnsi"/>
        </w:rPr>
        <w:fldChar w:fldCharType="begin"/>
      </w:r>
      <w:r w:rsidR="00BA382B" w:rsidRPr="006C3D00">
        <w:rPr>
          <w:rFonts w:asciiTheme="majorHAnsi" w:hAnsiTheme="majorHAnsi" w:cstheme="majorHAnsi"/>
        </w:rPr>
        <w:instrText xml:space="preserve"> ADDIN EN.CITE &lt;EndNote&gt;&lt;Cite&gt;&lt;Author&gt;Palmeira&lt;/Author&gt;&lt;Year&gt;2012&lt;/Year&gt;&lt;RecNum&gt;31&lt;/RecNum&gt;&lt;DisplayText&gt;&lt;style face="superscript"&gt;8&lt;/style&gt;&lt;/DisplayText&gt;&lt;record&gt;&lt;rec-number&gt;31&lt;/rec-number&gt;&lt;foreign-keys&gt;&lt;key app="EN" db-id="5f9ea0dvo0teviep20tpr0pfdtsdfv0vtfwx" timestamp="1605822740"&gt;31&lt;/key&gt;&lt;/foreign-keys&gt;&lt;ref-type name="Journal Article"&gt;17&lt;/ref-type&gt;&lt;contributors&gt;&lt;authors&gt;&lt;author&gt;Palmeira, P.&lt;/author&gt;&lt;author&gt;Quinello, C.&lt;/author&gt;&lt;author&gt;Silveira-Lessa, A. L.&lt;/author&gt;&lt;author&gt;Zago, C. A.&lt;/author&gt;&lt;author&gt;Carneiro-Sampaio, M.&lt;/author&gt;&lt;/authors&gt;&lt;/contributors&gt;&lt;auth-address&gt;Departamento de Pediatria, Faculdade de Medicina, Universidade de Sao Paulo, Av. Dr. Eneas Carvalho de Aguiar, 647, Cerqueira Cesar, Sao Paulo, SP 05403-900, Brazil. patpalm@usp.br&lt;/auth-address&gt;&lt;titles&gt;&lt;title&gt;IgG placental transfer in healthy and pathological pregnancies&lt;/title&gt;&lt;secondary-title&gt;Clinical &amp;amp; Developmental Immunology&lt;/secondary-title&gt;&lt;/titles&gt;&lt;periodical&gt;&lt;full-title&gt;Clinical &amp;amp; Developmental Immunology&lt;/full-title&gt;&lt;/periodical&gt;&lt;pages&gt;985646&lt;/pages&gt;&lt;volume&gt;2012&lt;/volume&gt;&lt;edition&gt;2012/01/12&lt;/edition&gt;&lt;keywords&gt;&lt;keyword&gt;Female&lt;/keyword&gt;&lt;keyword&gt;Humans&lt;/keyword&gt;&lt;keyword&gt;Immunity, Maternally-Acquired/*immunology&lt;/keyword&gt;&lt;keyword&gt;Immunoglobulin G/*immunology/metabolism/therapeutic use&lt;/keyword&gt;&lt;keyword&gt;Immunologic Deficiency Syndromes/*immunology/prevention &amp;amp; control&lt;/keyword&gt;&lt;keyword&gt;Infant, Newborn&lt;/keyword&gt;&lt;keyword&gt;Models, Immunological&lt;/keyword&gt;&lt;keyword&gt;Placenta/*immunology/metabolism&lt;/keyword&gt;&lt;keyword&gt;Pregnancy&lt;/keyword&gt;&lt;keyword&gt;Pregnancy Complications&lt;/keyword&gt;&lt;/keywords&gt;&lt;dates&gt;&lt;year&gt;2012&lt;/year&gt;&lt;/dates&gt;&lt;isbn&gt;1740-2530 (Electronic)&amp;#xD;1740-2522 (Linking)&lt;/isbn&gt;&lt;accession-num&gt;22235228&lt;/accession-num&gt;&lt;urls&gt;&lt;related-urls&gt;&lt;url&gt;https://www.ncbi.nlm.nih.gov/pubmed/22235228&lt;/url&gt;&lt;/related-urls&gt;&lt;/urls&gt;&lt;custom2&gt;PMC3251916&lt;/custom2&gt;&lt;electronic-resource-num&gt;10.1155/2012/985646&lt;/electronic-resource-num&gt;&lt;/record&gt;&lt;/Cite&gt;&lt;/EndNote&gt;</w:instrText>
      </w:r>
      <w:r w:rsidR="009E3F50" w:rsidRPr="006C3D00">
        <w:rPr>
          <w:rFonts w:asciiTheme="majorHAnsi" w:hAnsiTheme="majorHAnsi" w:cstheme="majorHAnsi"/>
        </w:rPr>
        <w:fldChar w:fldCharType="separate"/>
      </w:r>
      <w:r w:rsidR="00527409" w:rsidRPr="006C3D00">
        <w:rPr>
          <w:rFonts w:asciiTheme="majorHAnsi" w:hAnsiTheme="majorHAnsi" w:cstheme="majorHAnsi"/>
          <w:noProof/>
          <w:vertAlign w:val="superscript"/>
        </w:rPr>
        <w:t>8</w:t>
      </w:r>
      <w:r w:rsidR="009E3F50" w:rsidRPr="006C3D00">
        <w:rPr>
          <w:rFonts w:asciiTheme="majorHAnsi" w:hAnsiTheme="majorHAnsi" w:cstheme="majorHAnsi"/>
        </w:rPr>
        <w:fldChar w:fldCharType="end"/>
      </w:r>
      <w:r w:rsidR="007B0D1A" w:rsidRPr="006C3D00">
        <w:rPr>
          <w:rFonts w:asciiTheme="majorHAnsi" w:hAnsiTheme="majorHAnsi" w:cstheme="majorHAnsi"/>
        </w:rPr>
        <w:t xml:space="preserve">, </w:t>
      </w:r>
      <w:r w:rsidR="003C0256" w:rsidRPr="006C3D00">
        <w:rPr>
          <w:rFonts w:asciiTheme="majorHAnsi" w:hAnsiTheme="majorHAnsi" w:cstheme="majorHAnsi"/>
        </w:rPr>
        <w:t>whereas</w:t>
      </w:r>
      <w:r w:rsidR="003A78DF" w:rsidRPr="006C3D00">
        <w:rPr>
          <w:rFonts w:asciiTheme="majorHAnsi" w:hAnsiTheme="majorHAnsi" w:cstheme="majorHAnsi"/>
        </w:rPr>
        <w:t xml:space="preserve"> IgA is the predominant class of Ig found in human breast milk</w:t>
      </w:r>
      <w:r w:rsidR="009E3F50" w:rsidRPr="006C3D00">
        <w:rPr>
          <w:rFonts w:asciiTheme="majorHAnsi" w:hAnsiTheme="majorHAnsi" w:cstheme="majorHAnsi"/>
        </w:rPr>
        <w:fldChar w:fldCharType="begin"/>
      </w:r>
      <w:r w:rsidR="00C92F27" w:rsidRPr="006C3D00">
        <w:rPr>
          <w:rFonts w:asciiTheme="majorHAnsi" w:hAnsiTheme="majorHAnsi" w:cstheme="majorHAnsi"/>
        </w:rPr>
        <w:instrText xml:space="preserve"> ADDIN EN.CITE &lt;EndNote&gt;&lt;Cite&gt;&lt;Author&gt;Macchiaverni&lt;/Author&gt;&lt;Year&gt;2011&lt;/Year&gt;&lt;RecNum&gt;53&lt;/RecNum&gt;&lt;DisplayText&gt;&lt;style face="superscript"&gt;9&lt;/style&gt;&lt;/DisplayText&gt;&lt;record&gt;&lt;rec-number&gt;53&lt;/rec-number&gt;&lt;foreign-keys&gt;&lt;key app="EN" db-id="wxrdd2p2rtp5a0evzekp2xv3szreveasrw5s" timestamp="1614020055"&gt;53&lt;/key&gt;&lt;/foreign-keys&gt;&lt;ref-type name="Journal Article"&gt;17&lt;/ref-type&gt;&lt;contributors&gt;&lt;authors&gt;&lt;author&gt;Macchiaverni, P.&lt;/author&gt;&lt;author&gt;Arslanian, C.&lt;/author&gt;&lt;author&gt;Frazao, J. B.&lt;/author&gt;&lt;author&gt;Palmeira, P.&lt;/author&gt;&lt;author&gt;Russo, M.&lt;/author&gt;&lt;author&gt;Verhasselt, V.&lt;/author&gt;&lt;author&gt;Condino-Neto, A.&lt;/author&gt;&lt;/authors&gt;&lt;/contributors&gt;&lt;auth-address&gt;Department of Immunology, Institute of Biomedical Sciences, University of Sao Paulo, SP, Brazil.&lt;/auth-address&gt;&lt;titles&gt;&lt;title&gt;Mother to child transfer of IgG and IgA antibodies against Dermatophagoides pteronyssinus&lt;/title&gt;&lt;secondary-title&gt;Scandinavian Journal of  Immunology&lt;/secondary-title&gt;&lt;/titles&gt;&lt;periodical&gt;&lt;full-title&gt;Scandinavian Journal of  Immunology&lt;/full-title&gt;&lt;/periodical&gt;&lt;pages&gt;619-27&lt;/pages&gt;&lt;volume&gt;74&lt;/volume&gt;&lt;number&gt;6&lt;/number&gt;&lt;edition&gt;2011/09/03&lt;/edition&gt;&lt;keywords&gt;&lt;keyword&gt;Adolescent&lt;/keyword&gt;&lt;keyword&gt;Adult&lt;/keyword&gt;&lt;keyword&gt;Animals&lt;/keyword&gt;&lt;keyword&gt;Colostrum/immunology&lt;/keyword&gt;&lt;keyword&gt;Dermatophagoides pteronyssinus/*immunology&lt;/keyword&gt;&lt;keyword&gt;Female&lt;/keyword&gt;&lt;keyword&gt;Fetal Blood/immunology&lt;/keyword&gt;&lt;keyword&gt;Humans&lt;/keyword&gt;&lt;keyword&gt;Immunoglobulin A/*immunology&lt;/keyword&gt;&lt;keyword&gt;Immunoglobulin G/*immunology&lt;/keyword&gt;&lt;keyword&gt;Infant, Newborn&lt;/keyword&gt;&lt;keyword&gt;Male&lt;/keyword&gt;&lt;keyword&gt;Young Adult&lt;/keyword&gt;&lt;/keywords&gt;&lt;dates&gt;&lt;year&gt;2011&lt;/year&gt;&lt;pub-dates&gt;&lt;date&gt;Dec&lt;/date&gt;&lt;/pub-dates&gt;&lt;/dates&gt;&lt;isbn&gt;1365-3083 (Electronic)&amp;#xD;0300-9475 (Linking)&lt;/isbn&gt;&lt;accession-num&gt;21883350&lt;/accession-num&gt;&lt;urls&gt;&lt;related-urls&gt;&lt;url&gt;https://www.ncbi.nlm.nih.gov/pubmed/21883350&lt;/url&gt;&lt;/related-urls&gt;&lt;/urls&gt;&lt;electronic-resource-num&gt;10.1111/j.1365-3083.2011.02615.x&lt;/electronic-resource-num&gt;&lt;/record&gt;&lt;/Cite&gt;&lt;/EndNote&gt;</w:instrText>
      </w:r>
      <w:r w:rsidR="009E3F50" w:rsidRPr="006C3D00">
        <w:rPr>
          <w:rFonts w:asciiTheme="majorHAnsi" w:hAnsiTheme="majorHAnsi" w:cstheme="majorHAnsi"/>
        </w:rPr>
        <w:fldChar w:fldCharType="separate"/>
      </w:r>
      <w:r w:rsidR="00527409" w:rsidRPr="006C3D00">
        <w:rPr>
          <w:rFonts w:asciiTheme="majorHAnsi" w:hAnsiTheme="majorHAnsi" w:cstheme="majorHAnsi"/>
          <w:noProof/>
          <w:vertAlign w:val="superscript"/>
        </w:rPr>
        <w:t>9</w:t>
      </w:r>
      <w:r w:rsidR="009E3F50" w:rsidRPr="006C3D00">
        <w:rPr>
          <w:rFonts w:asciiTheme="majorHAnsi" w:hAnsiTheme="majorHAnsi" w:cstheme="majorHAnsi"/>
        </w:rPr>
        <w:fldChar w:fldCharType="end"/>
      </w:r>
      <w:r w:rsidR="003A78DF" w:rsidRPr="006C3D00">
        <w:rPr>
          <w:rFonts w:asciiTheme="majorHAnsi" w:hAnsiTheme="majorHAnsi" w:cstheme="majorHAnsi"/>
        </w:rPr>
        <w:t xml:space="preserve">. </w:t>
      </w:r>
      <w:r w:rsidR="00DE3434" w:rsidRPr="006C3D00">
        <w:rPr>
          <w:rFonts w:asciiTheme="majorHAnsi" w:hAnsiTheme="majorHAnsi" w:cstheme="majorHAnsi"/>
        </w:rPr>
        <w:t>Of the scientifically relevant models, o</w:t>
      </w:r>
      <w:r w:rsidR="00DB3433" w:rsidRPr="006C3D00">
        <w:rPr>
          <w:rFonts w:asciiTheme="majorHAnsi" w:hAnsiTheme="majorHAnsi" w:cstheme="majorHAnsi"/>
        </w:rPr>
        <w:t xml:space="preserve">nly primates (including humans), rabbits, and guinea pigs transfer IgG </w:t>
      </w:r>
      <w:r w:rsidR="00DB3433" w:rsidRPr="006C3D00">
        <w:rPr>
          <w:rFonts w:asciiTheme="majorHAnsi" w:hAnsiTheme="majorHAnsi" w:cstheme="majorHAnsi"/>
          <w:i/>
        </w:rPr>
        <w:t>in utero</w:t>
      </w:r>
      <w:r w:rsidR="00DB3433" w:rsidRPr="006C3D00">
        <w:rPr>
          <w:rFonts w:asciiTheme="majorHAnsi" w:hAnsiTheme="majorHAnsi" w:cstheme="majorHAnsi"/>
        </w:rPr>
        <w:t xml:space="preserve"> and IgA in the milk</w:t>
      </w:r>
      <w:r w:rsidR="009E3F50" w:rsidRPr="006C3D00">
        <w:rPr>
          <w:rFonts w:asciiTheme="majorHAnsi" w:hAnsiTheme="majorHAnsi" w:cstheme="majorHAnsi"/>
        </w:rPr>
        <w:fldChar w:fldCharType="begin">
          <w:fldData xml:space="preserve">PEVuZE5vdGU+PENpdGU+PEF1dGhvcj5QZW50c3VrPC9BdXRob3I+PFllYXI+MjAwOTwvWWVhcj48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</w:fldData>
        </w:fldChar>
      </w:r>
      <w:r w:rsidR="000811EF" w:rsidRPr="006C3D00">
        <w:rPr>
          <w:rFonts w:asciiTheme="majorHAnsi" w:hAnsiTheme="majorHAnsi" w:cstheme="majorHAnsi"/>
        </w:rPr>
        <w:instrText xml:space="preserve"> ADDIN EN.CITE </w:instrText>
      </w:r>
      <w:r w:rsidR="000811EF" w:rsidRPr="006C3D00">
        <w:rPr>
          <w:rFonts w:asciiTheme="majorHAnsi" w:hAnsiTheme="majorHAnsi" w:cstheme="majorHAnsi"/>
        </w:rPr>
        <w:fldChar w:fldCharType="begin">
          <w:fldData xml:space="preserve">PEVuZE5vdGU+PENpdGU+PEF1dGhvcj5QZW50c3VrPC9BdXRob3I+PFllYXI+MjAwOTwvWWVhcj48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</w:fldData>
        </w:fldChar>
      </w:r>
      <w:r w:rsidR="000811EF" w:rsidRPr="006C3D00">
        <w:rPr>
          <w:rFonts w:asciiTheme="majorHAnsi" w:hAnsiTheme="majorHAnsi" w:cstheme="majorHAnsi"/>
        </w:rPr>
        <w:instrText xml:space="preserve"> ADDIN EN.CITE.DATA </w:instrText>
      </w:r>
      <w:r w:rsidR="000811EF" w:rsidRPr="006C3D00">
        <w:rPr>
          <w:rFonts w:asciiTheme="majorHAnsi" w:hAnsiTheme="majorHAnsi" w:cstheme="majorHAnsi"/>
        </w:rPr>
      </w:r>
      <w:r w:rsidR="000811EF" w:rsidRPr="006C3D00">
        <w:rPr>
          <w:rFonts w:asciiTheme="majorHAnsi" w:hAnsiTheme="majorHAnsi" w:cstheme="majorHAnsi"/>
        </w:rPr>
        <w:fldChar w:fldCharType="end"/>
      </w:r>
      <w:r w:rsidR="009E3F50" w:rsidRPr="006C3D00">
        <w:rPr>
          <w:rFonts w:asciiTheme="majorHAnsi" w:hAnsiTheme="majorHAnsi" w:cstheme="majorHAnsi"/>
        </w:rPr>
      </w:r>
      <w:r w:rsidR="009E3F50" w:rsidRPr="006C3D00">
        <w:rPr>
          <w:rFonts w:asciiTheme="majorHAnsi" w:hAnsiTheme="majorHAnsi" w:cstheme="majorHAnsi"/>
        </w:rPr>
        <w:fldChar w:fldCharType="separate"/>
      </w:r>
      <w:r w:rsidR="000811EF" w:rsidRPr="006C3D00">
        <w:rPr>
          <w:rFonts w:asciiTheme="majorHAnsi" w:hAnsiTheme="majorHAnsi" w:cstheme="majorHAnsi"/>
          <w:noProof/>
          <w:vertAlign w:val="superscript"/>
        </w:rPr>
        <w:t>10,11</w:t>
      </w:r>
      <w:r w:rsidR="009E3F50" w:rsidRPr="006C3D00">
        <w:rPr>
          <w:rFonts w:asciiTheme="majorHAnsi" w:hAnsiTheme="majorHAnsi" w:cstheme="majorHAnsi"/>
        </w:rPr>
        <w:fldChar w:fldCharType="end"/>
      </w:r>
      <w:r w:rsidR="00DB3433" w:rsidRPr="006C3D00">
        <w:rPr>
          <w:rFonts w:asciiTheme="majorHAnsi" w:hAnsiTheme="majorHAnsi" w:cstheme="majorHAnsi"/>
        </w:rPr>
        <w:t>. Therefore, the rabbit model incorporates factors comparable to those in humans that control transplacental transfer of IgG</w:t>
      </w:r>
      <w:r w:rsidR="00654C1A" w:rsidRPr="006C3D00">
        <w:rPr>
          <w:rFonts w:asciiTheme="majorHAnsi" w:hAnsiTheme="majorHAnsi" w:cstheme="majorHAnsi"/>
        </w:rPr>
        <w:t xml:space="preserve"> and lactational transfer of IgA</w:t>
      </w:r>
      <w:r w:rsidR="00DB3433" w:rsidRPr="006C3D00">
        <w:rPr>
          <w:rFonts w:asciiTheme="majorHAnsi" w:hAnsiTheme="majorHAnsi" w:cstheme="majorHAnsi"/>
        </w:rPr>
        <w:t>.</w:t>
      </w:r>
      <w:r w:rsidR="0046328A" w:rsidRPr="006C3D00">
        <w:rPr>
          <w:rFonts w:asciiTheme="majorHAnsi" w:hAnsiTheme="majorHAnsi" w:cstheme="majorHAnsi"/>
        </w:rPr>
        <w:t xml:space="preserve"> </w:t>
      </w:r>
    </w:p>
    <w:p w14:paraId="5326B194" w14:textId="783BF6EE" w:rsidR="003C0256" w:rsidRPr="006C3D00" w:rsidRDefault="003C0256" w:rsidP="007D22A8">
      <w:pPr>
        <w:contextualSpacing/>
        <w:rPr>
          <w:rFonts w:asciiTheme="majorHAnsi" w:hAnsiTheme="majorHAnsi" w:cstheme="majorHAnsi"/>
        </w:rPr>
      </w:pPr>
    </w:p>
    <w:p w14:paraId="2F7CF615" w14:textId="529B0E87" w:rsidR="009E795B" w:rsidRPr="006C3D00" w:rsidRDefault="00FB4B6A" w:rsidP="007D22A8">
      <w:pPr>
        <w:contextualSpacing/>
        <w:rPr>
          <w:rFonts w:asciiTheme="majorHAnsi" w:hAnsiTheme="majorHAnsi" w:cstheme="majorHAnsi"/>
        </w:rPr>
      </w:pPr>
      <w:r w:rsidRPr="006C3D00">
        <w:rPr>
          <w:rFonts w:asciiTheme="majorHAnsi" w:hAnsiTheme="majorHAnsi" w:cstheme="majorHAnsi"/>
        </w:rPr>
        <w:t>In addition to serving as an exceptional model for maternal immunity and vaccine development, similarities between the rabbit and human nasal cavities make them an appropriate model for intranasal immunization.</w:t>
      </w:r>
      <w:r w:rsidR="005312AE" w:rsidRPr="006C3D00">
        <w:rPr>
          <w:rFonts w:asciiTheme="majorHAnsi" w:hAnsiTheme="majorHAnsi" w:cstheme="majorHAnsi"/>
        </w:rPr>
        <w:t xml:space="preserve"> The volume of the rabbit nasal cavity is more similar to hu</w:t>
      </w:r>
      <w:r w:rsidR="00E90FEE" w:rsidRPr="006C3D00">
        <w:rPr>
          <w:rFonts w:asciiTheme="majorHAnsi" w:hAnsiTheme="majorHAnsi" w:cstheme="majorHAnsi"/>
        </w:rPr>
        <w:t>m</w:t>
      </w:r>
      <w:r w:rsidR="005312AE" w:rsidRPr="006C3D00">
        <w:rPr>
          <w:rFonts w:asciiTheme="majorHAnsi" w:hAnsiTheme="majorHAnsi" w:cstheme="majorHAnsi"/>
        </w:rPr>
        <w:t>a</w:t>
      </w:r>
      <w:r w:rsidR="00E90FEE" w:rsidRPr="006C3D00">
        <w:rPr>
          <w:rFonts w:asciiTheme="majorHAnsi" w:hAnsiTheme="majorHAnsi" w:cstheme="majorHAnsi"/>
        </w:rPr>
        <w:t>n</w:t>
      </w:r>
      <w:r w:rsidR="005312AE" w:rsidRPr="006C3D00">
        <w:rPr>
          <w:rFonts w:asciiTheme="majorHAnsi" w:hAnsiTheme="majorHAnsi" w:cstheme="majorHAnsi"/>
        </w:rPr>
        <w:t>s than rodent models</w:t>
      </w:r>
      <w:r w:rsidR="007348D2" w:rsidRPr="006C3D00">
        <w:rPr>
          <w:rFonts w:asciiTheme="majorHAnsi" w:hAnsiTheme="majorHAnsi" w:cstheme="majorHAnsi"/>
        </w:rPr>
        <w:t xml:space="preserve"> based on relative body mass</w:t>
      </w:r>
      <w:r w:rsidR="00E90FEE" w:rsidRPr="006C3D00">
        <w:rPr>
          <w:rFonts w:asciiTheme="majorHAnsi" w:hAnsiTheme="majorHAnsi" w:cstheme="majorHAnsi"/>
        </w:rPr>
        <w:fldChar w:fldCharType="begin"/>
      </w:r>
      <w:r w:rsidR="00C92F27" w:rsidRPr="006C3D00">
        <w:rPr>
          <w:rFonts w:asciiTheme="majorHAnsi" w:hAnsiTheme="majorHAnsi" w:cstheme="majorHAnsi"/>
        </w:rPr>
        <w:instrText xml:space="preserve"> ADDIN EN.CITE &lt;EndNote&gt;&lt;Cite&gt;&lt;Author&gt;Casteleyn&lt;/Author&gt;&lt;Year&gt;2010&lt;/Year&gt;&lt;RecNum&gt;55&lt;/RecNum&gt;&lt;DisplayText&gt;&lt;style face="superscript"&gt;12&lt;/style&gt;&lt;/DisplayText&gt;&lt;record&gt;&lt;rec-number&gt;55&lt;/rec-number&gt;&lt;foreign-keys&gt;&lt;key app="EN" db-id="wxrdd2p2rtp5a0evzekp2xv3szreveasrw5s" timestamp="1614020058"&gt;55&lt;/key&gt;&lt;/foreign-keys&gt;&lt;ref-type name="Journal Article"&gt;17&lt;/ref-type&gt;&lt;contributors&gt;&lt;authors&gt;&lt;author&gt;Casteleyn, C.&lt;/author&gt;&lt;author&gt;Broos, A. M.&lt;/author&gt;&lt;author&gt;Simoens, P.&lt;/author&gt;&lt;author&gt;Van den Broeck, W.&lt;/author&gt;&lt;/authors&gt;&lt;/contributors&gt;&lt;auth-address&gt;Department of Morphology, Faculty of Veterinary Medicine, Ghent University, Salisburylaan 133, B-9820 Merelbeke, Belgium. Christophe.Casteleyn@UGent.be&lt;/auth-address&gt;&lt;titles&gt;&lt;title&gt;NALT (nasal cavity-associated lymphoid tissue) in the rabbit&lt;/title&gt;&lt;secondary-title&gt;Veterinary Immunology Immunopathology&lt;/secondary-title&gt;&lt;/titles&gt;&lt;periodical&gt;&lt;full-title&gt;Veterinary Immunology Immunopathology&lt;/full-title&gt;&lt;/periodical&gt;&lt;pages&gt;212-8&lt;/pages&gt;&lt;volume&gt;133&lt;/volume&gt;&lt;number&gt;2-4&lt;/number&gt;&lt;dates&gt;&lt;year&gt;2010&lt;/year&gt;&lt;pub-dates&gt;&lt;date&gt;Feb 15&lt;/date&gt;&lt;/pub-dates&gt;&lt;/dates&gt;&lt;isbn&gt;1873-2534 (Electronic)&amp;#xD;0165-2427 (Linking)&lt;/isbn&gt;&lt;accession-num&gt;19733916&lt;/accession-num&gt;&lt;urls&gt;&lt;related-urls&gt;&lt;url&gt;http://ac.els-cdn.com/S0165242709002827/1-s2.0-S0165242709002827-main.pdf?_tid=e0f681c4-06fd-11e6-ac62-00000aab0f26&amp;amp;acdnat=1461159995_830c26b6ada6681822811dad08550dd0&lt;/url&gt;&lt;/related-urls&gt;&lt;/urls&gt;&lt;electronic-resource-num&gt;S0165-2427(09)00282-7 [pii]&amp;#xD;10.1016/j.vetimm.2009.08.011 [doi]&lt;/electronic-resource-num&gt;&lt;remote-database-provider&gt;Nlm&lt;/remote-database-provider&gt;&lt;language&gt;eng&lt;/language&gt;&lt;/record&gt;&lt;/Cite&gt;&lt;/EndNote&gt;</w:instrText>
      </w:r>
      <w:r w:rsidR="00E90FEE" w:rsidRPr="006C3D00">
        <w:rPr>
          <w:rFonts w:asciiTheme="majorHAnsi" w:hAnsiTheme="majorHAnsi" w:cstheme="majorHAnsi"/>
        </w:rPr>
        <w:fldChar w:fldCharType="separate"/>
      </w:r>
      <w:r w:rsidR="000811EF" w:rsidRPr="006C3D00">
        <w:rPr>
          <w:rFonts w:asciiTheme="majorHAnsi" w:hAnsiTheme="majorHAnsi" w:cstheme="majorHAnsi"/>
          <w:noProof/>
          <w:vertAlign w:val="superscript"/>
        </w:rPr>
        <w:t>12</w:t>
      </w:r>
      <w:r w:rsidR="00E90FEE" w:rsidRPr="006C3D00">
        <w:rPr>
          <w:rFonts w:asciiTheme="majorHAnsi" w:hAnsiTheme="majorHAnsi" w:cstheme="majorHAnsi"/>
        </w:rPr>
        <w:fldChar w:fldCharType="end"/>
      </w:r>
      <w:r w:rsidR="005312AE" w:rsidRPr="006C3D00">
        <w:rPr>
          <w:rFonts w:asciiTheme="majorHAnsi" w:hAnsiTheme="majorHAnsi" w:cstheme="majorHAnsi"/>
        </w:rPr>
        <w:t>. Additionally,</w:t>
      </w:r>
      <w:r w:rsidRPr="006C3D00">
        <w:rPr>
          <w:rFonts w:asciiTheme="majorHAnsi" w:hAnsiTheme="majorHAnsi" w:cstheme="majorHAnsi"/>
        </w:rPr>
        <w:t xml:space="preserve"> </w:t>
      </w:r>
      <w:proofErr w:type="spellStart"/>
      <w:r w:rsidR="009B580F" w:rsidRPr="006C3D00">
        <w:rPr>
          <w:rFonts w:asciiTheme="majorHAnsi" w:hAnsiTheme="majorHAnsi" w:cstheme="majorHAnsi"/>
        </w:rPr>
        <w:t>Casteleyn</w:t>
      </w:r>
      <w:proofErr w:type="spellEnd"/>
      <w:r w:rsidR="009B580F" w:rsidRPr="006C3D00">
        <w:rPr>
          <w:rFonts w:asciiTheme="majorHAnsi" w:hAnsiTheme="majorHAnsi" w:cstheme="majorHAnsi"/>
        </w:rPr>
        <w:t xml:space="preserve"> et al</w:t>
      </w:r>
      <w:r w:rsidR="007B0D1A" w:rsidRPr="006C3D00">
        <w:rPr>
          <w:rFonts w:asciiTheme="majorHAnsi" w:hAnsiTheme="majorHAnsi" w:cstheme="majorHAnsi"/>
        </w:rPr>
        <w:t>.</w:t>
      </w:r>
      <w:r w:rsidR="009B580F" w:rsidRPr="006C3D00">
        <w:rPr>
          <w:rFonts w:asciiTheme="majorHAnsi" w:hAnsiTheme="majorHAnsi" w:cstheme="majorHAnsi"/>
        </w:rPr>
        <w:t xml:space="preserve"> </w:t>
      </w:r>
      <w:r w:rsidR="001061F5" w:rsidRPr="006C3D00">
        <w:rPr>
          <w:rFonts w:asciiTheme="majorHAnsi" w:hAnsiTheme="majorHAnsi" w:cstheme="majorHAnsi"/>
        </w:rPr>
        <w:fldChar w:fldCharType="begin"/>
      </w:r>
      <w:r w:rsidR="00C92F27" w:rsidRPr="006C3D00">
        <w:rPr>
          <w:rFonts w:asciiTheme="majorHAnsi" w:hAnsiTheme="majorHAnsi" w:cstheme="majorHAnsi"/>
        </w:rPr>
        <w:instrText xml:space="preserve"> ADDIN EN.CITE &lt;EndNote&gt;&lt;Cite&gt;&lt;Author&gt;Casteleyn&lt;/Author&gt;&lt;Year&gt;2010&lt;/Year&gt;&lt;RecNum&gt;55&lt;/RecNum&gt;&lt;DisplayText&gt;&lt;style face="superscript"&gt;12&lt;/style&gt;&lt;/DisplayText&gt;&lt;record&gt;&lt;rec-number&gt;55&lt;/rec-number&gt;&lt;foreign-keys&gt;&lt;key app="EN" db-id="wxrdd2p2rtp5a0evzekp2xv3szreveasrw5s" timestamp="1614020058"&gt;55&lt;/key&gt;&lt;/foreign-keys&gt;&lt;ref-type name="Journal Article"&gt;17&lt;/ref-type&gt;&lt;contributors&gt;&lt;authors&gt;&lt;author&gt;Casteleyn, C.&lt;/author&gt;&lt;author&gt;Broos, A. M.&lt;/author&gt;&lt;author&gt;Simoens, P.&lt;/author&gt;&lt;author&gt;Van den Broeck, W.&lt;/author&gt;&lt;/authors&gt;&lt;/contributors&gt;&lt;auth-address&gt;Department of Morphology, Faculty of Veterinary Medicine, Ghent University, Salisburylaan 133, B-9820 Merelbeke, Belgium. Christophe.Casteleyn@UGent.be&lt;/auth-address&gt;&lt;titles&gt;&lt;title&gt;NALT (nasal cavity-associated lymphoid tissue) in the rabbit&lt;/title&gt;&lt;secondary-title&gt;Veterinary Immunology Immunopathology&lt;/secondary-title&gt;&lt;/titles&gt;&lt;periodical&gt;&lt;full-title&gt;Veterinary Immunology Immunopathology&lt;/full-title&gt;&lt;/periodical&gt;&lt;pages&gt;212-8&lt;/pages&gt;&lt;volume&gt;133&lt;/volume&gt;&lt;number&gt;2-4&lt;/number&gt;&lt;dates&gt;&lt;year&gt;2010&lt;/year&gt;&lt;pub-dates&gt;&lt;date&gt;Feb 15&lt;/date&gt;&lt;/pub-dates&gt;&lt;/dates&gt;&lt;isbn&gt;1873-2534 (Electronic)&amp;#xD;0165-2427 (Linking)&lt;/isbn&gt;&lt;accession-num&gt;19733916&lt;/accession-num&gt;&lt;urls&gt;&lt;related-urls&gt;&lt;url&gt;http://ac.els-cdn.com/S0165242709002827/1-s2.0-S0165242709002827-main.pdf?_tid=e0f681c4-06fd-11e6-ac62-00000aab0f26&amp;amp;acdnat=1461159995_830c26b6ada6681822811dad08550dd0&lt;/url&gt;&lt;/related-urls&gt;&lt;/urls&gt;&lt;electronic-resource-num&gt;S0165-2427(09)00282-7 [pii]&amp;#xD;10.1016/j.vetimm.2009.08.011 [doi]&lt;/electronic-resource-num&gt;&lt;remote-database-provider&gt;Nlm&lt;/remote-database-provider&gt;&lt;language&gt;eng&lt;/language&gt;&lt;/record&gt;&lt;/Cite&gt;&lt;/EndNote&gt;</w:instrText>
      </w:r>
      <w:r w:rsidR="001061F5" w:rsidRPr="006C3D00">
        <w:rPr>
          <w:rFonts w:asciiTheme="majorHAnsi" w:hAnsiTheme="majorHAnsi" w:cstheme="majorHAnsi"/>
        </w:rPr>
        <w:fldChar w:fldCharType="separate"/>
      </w:r>
      <w:r w:rsidR="000811EF" w:rsidRPr="006C3D00">
        <w:rPr>
          <w:rFonts w:asciiTheme="majorHAnsi" w:hAnsiTheme="majorHAnsi" w:cstheme="majorHAnsi"/>
          <w:noProof/>
          <w:vertAlign w:val="superscript"/>
        </w:rPr>
        <w:t>12</w:t>
      </w:r>
      <w:r w:rsidR="001061F5" w:rsidRPr="006C3D00">
        <w:rPr>
          <w:rFonts w:asciiTheme="majorHAnsi" w:hAnsiTheme="majorHAnsi" w:cstheme="majorHAnsi"/>
        </w:rPr>
        <w:fldChar w:fldCharType="end"/>
      </w:r>
      <w:r w:rsidR="009B580F" w:rsidRPr="006C3D00">
        <w:rPr>
          <w:rFonts w:asciiTheme="majorHAnsi" w:hAnsiTheme="majorHAnsi" w:cstheme="majorHAnsi"/>
        </w:rPr>
        <w:t xml:space="preserve"> demonstrated that the nasal associated lymphoid tissue</w:t>
      </w:r>
      <w:r w:rsidR="0075184E" w:rsidRPr="006C3D00">
        <w:rPr>
          <w:rFonts w:asciiTheme="majorHAnsi" w:hAnsiTheme="majorHAnsi" w:cstheme="majorHAnsi"/>
        </w:rPr>
        <w:t xml:space="preserve"> (NALT) is more voluminous </w:t>
      </w:r>
      <w:r w:rsidR="007348D2" w:rsidRPr="006C3D00">
        <w:rPr>
          <w:rFonts w:asciiTheme="majorHAnsi" w:hAnsiTheme="majorHAnsi" w:cstheme="majorHAnsi"/>
        </w:rPr>
        <w:t>in the rabbit compared</w:t>
      </w:r>
      <w:r w:rsidR="0075184E" w:rsidRPr="006C3D00">
        <w:rPr>
          <w:rFonts w:asciiTheme="majorHAnsi" w:hAnsiTheme="majorHAnsi" w:cstheme="majorHAnsi"/>
        </w:rPr>
        <w:t xml:space="preserve"> to rodents</w:t>
      </w:r>
      <w:r w:rsidR="00E90FEE" w:rsidRPr="006C3D00">
        <w:rPr>
          <w:rFonts w:asciiTheme="majorHAnsi" w:hAnsiTheme="majorHAnsi" w:cstheme="majorHAnsi"/>
        </w:rPr>
        <w:t xml:space="preserve">. </w:t>
      </w:r>
      <w:r w:rsidR="007B0D1A" w:rsidRPr="006C3D00">
        <w:rPr>
          <w:rFonts w:asciiTheme="majorHAnsi" w:hAnsiTheme="majorHAnsi" w:cstheme="majorHAnsi"/>
        </w:rPr>
        <w:t>The NALT</w:t>
      </w:r>
      <w:r w:rsidR="00E90FEE" w:rsidRPr="006C3D00">
        <w:rPr>
          <w:rFonts w:asciiTheme="majorHAnsi" w:hAnsiTheme="majorHAnsi" w:cstheme="majorHAnsi"/>
        </w:rPr>
        <w:t xml:space="preserve"> is </w:t>
      </w:r>
      <w:r w:rsidR="007B0D1A" w:rsidRPr="006C3D00">
        <w:rPr>
          <w:rFonts w:asciiTheme="majorHAnsi" w:hAnsiTheme="majorHAnsi" w:cstheme="majorHAnsi"/>
        </w:rPr>
        <w:t xml:space="preserve">located </w:t>
      </w:r>
      <w:r w:rsidR="00E90FEE" w:rsidRPr="006C3D00">
        <w:rPr>
          <w:rFonts w:asciiTheme="majorHAnsi" w:hAnsiTheme="majorHAnsi" w:cstheme="majorHAnsi"/>
        </w:rPr>
        <w:t xml:space="preserve">primarily </w:t>
      </w:r>
      <w:r w:rsidR="007B0D1A" w:rsidRPr="006C3D00">
        <w:rPr>
          <w:rFonts w:asciiTheme="majorHAnsi" w:hAnsiTheme="majorHAnsi" w:cstheme="majorHAnsi"/>
        </w:rPr>
        <w:t>a</w:t>
      </w:r>
      <w:r w:rsidR="00E90FEE" w:rsidRPr="006C3D00">
        <w:rPr>
          <w:rFonts w:asciiTheme="majorHAnsi" w:hAnsiTheme="majorHAnsi" w:cstheme="majorHAnsi"/>
        </w:rPr>
        <w:t>t the ventral and ventromedial aspect of the ventral nasal meatus and at the lateral and dorsolateral aspect of the nasopharyngeal meatus</w:t>
      </w:r>
      <w:r w:rsidR="0061147E" w:rsidRPr="006C3D00">
        <w:rPr>
          <w:rFonts w:asciiTheme="majorHAnsi" w:hAnsiTheme="majorHAnsi" w:cstheme="majorHAnsi"/>
        </w:rPr>
        <w:t xml:space="preserve"> in rabbits</w:t>
      </w:r>
      <w:r w:rsidR="00E90FEE" w:rsidRPr="006C3D00">
        <w:rPr>
          <w:rFonts w:asciiTheme="majorHAnsi" w:hAnsiTheme="majorHAnsi" w:cstheme="majorHAnsi"/>
        </w:rPr>
        <w:t>, whereas in rodents</w:t>
      </w:r>
      <w:r w:rsidR="0075184E" w:rsidRPr="006C3D00">
        <w:rPr>
          <w:rFonts w:asciiTheme="majorHAnsi" w:hAnsiTheme="majorHAnsi" w:cstheme="majorHAnsi"/>
        </w:rPr>
        <w:t xml:space="preserve">, </w:t>
      </w:r>
      <w:r w:rsidR="00E90FEE" w:rsidRPr="006C3D00">
        <w:rPr>
          <w:rFonts w:asciiTheme="majorHAnsi" w:hAnsiTheme="majorHAnsi" w:cstheme="majorHAnsi"/>
        </w:rPr>
        <w:t>t</w:t>
      </w:r>
      <w:r w:rsidR="005312AE" w:rsidRPr="006C3D00">
        <w:rPr>
          <w:rFonts w:asciiTheme="majorHAnsi" w:hAnsiTheme="majorHAnsi" w:cstheme="majorHAnsi"/>
        </w:rPr>
        <w:t xml:space="preserve">he </w:t>
      </w:r>
      <w:r w:rsidR="00E90FEE" w:rsidRPr="006C3D00">
        <w:rPr>
          <w:rFonts w:asciiTheme="majorHAnsi" w:hAnsiTheme="majorHAnsi" w:cstheme="majorHAnsi"/>
        </w:rPr>
        <w:t>lymphoid</w:t>
      </w:r>
      <w:r w:rsidR="005312AE" w:rsidRPr="006C3D00">
        <w:rPr>
          <w:rFonts w:asciiTheme="majorHAnsi" w:hAnsiTheme="majorHAnsi" w:cstheme="majorHAnsi"/>
        </w:rPr>
        <w:t xml:space="preserve"> tissue is only present </w:t>
      </w:r>
      <w:r w:rsidR="00E90FEE" w:rsidRPr="006C3D00">
        <w:rPr>
          <w:rFonts w:asciiTheme="majorHAnsi" w:hAnsiTheme="majorHAnsi" w:cstheme="majorHAnsi"/>
        </w:rPr>
        <w:t>along</w:t>
      </w:r>
      <w:r w:rsidR="005312AE" w:rsidRPr="006C3D00">
        <w:rPr>
          <w:rFonts w:asciiTheme="majorHAnsi" w:hAnsiTheme="majorHAnsi" w:cstheme="majorHAnsi"/>
        </w:rPr>
        <w:t xml:space="preserve"> the ventral aspect of the nasopharyngeal meatus</w:t>
      </w:r>
      <w:r w:rsidR="00E90FEE" w:rsidRPr="006C3D00">
        <w:rPr>
          <w:rFonts w:asciiTheme="majorHAnsi" w:hAnsiTheme="majorHAnsi" w:cstheme="majorHAnsi"/>
        </w:rPr>
        <w:fldChar w:fldCharType="begin"/>
      </w:r>
      <w:r w:rsidR="00C92F27" w:rsidRPr="006C3D00">
        <w:rPr>
          <w:rFonts w:asciiTheme="majorHAnsi" w:hAnsiTheme="majorHAnsi" w:cstheme="majorHAnsi"/>
        </w:rPr>
        <w:instrText xml:space="preserve"> ADDIN EN.CITE &lt;EndNote&gt;&lt;Cite&gt;&lt;Author&gt;Casteleyn&lt;/Author&gt;&lt;Year&gt;2010&lt;/Year&gt;&lt;RecNum&gt;55&lt;/RecNum&gt;&lt;DisplayText&gt;&lt;style face="superscript"&gt;12&lt;/style&gt;&lt;/DisplayText&gt;&lt;record&gt;&lt;rec-number&gt;55&lt;/rec-number&gt;&lt;foreign-keys&gt;&lt;key app="EN" db-id="wxrdd2p2rtp5a0evzekp2xv3szreveasrw5s" timestamp="1614020058"&gt;55&lt;/key&gt;&lt;/foreign-keys&gt;&lt;ref-type name="Journal Article"&gt;17&lt;/ref-type&gt;&lt;contributors&gt;&lt;authors&gt;&lt;author&gt;Casteleyn, C.&lt;/author&gt;&lt;author&gt;Broos, A. M.&lt;/author&gt;&lt;author&gt;Simoens, P.&lt;/author&gt;&lt;author&gt;Van den Broeck, W.&lt;/author&gt;&lt;/authors&gt;&lt;/contributors&gt;&lt;auth-address&gt;Department of Morphology, Faculty of Veterinary Medicine, Ghent University, Salisburylaan 133, B-9820 Merelbeke, Belgium. Christophe.Casteleyn@UGent.be&lt;/auth-address&gt;&lt;titles&gt;&lt;title&gt;NALT (nasal cavity-associated lymphoid tissue) in the rabbit&lt;/title&gt;&lt;secondary-title&gt;Veterinary Immunology Immunopathology&lt;/secondary-title&gt;&lt;/titles&gt;&lt;periodical&gt;&lt;full-title&gt;Veterinary Immunology Immunopathology&lt;/full-title&gt;&lt;/periodical&gt;&lt;pages&gt;212-8&lt;/pages&gt;&lt;volume&gt;133&lt;/volume&gt;&lt;number&gt;2-4&lt;/number&gt;&lt;dates&gt;&lt;year&gt;2010&lt;/year&gt;&lt;pub-dates&gt;&lt;date&gt;Feb 15&lt;/date&gt;&lt;/pub-dates&gt;&lt;/dates&gt;&lt;isbn&gt;1873-2534 (Electronic)&amp;#xD;0165-2427 (Linking)&lt;/isbn&gt;&lt;accession-num&gt;19733916&lt;/accession-num&gt;&lt;urls&gt;&lt;related-urls&gt;&lt;url&gt;http://ac.els-cdn.com/S0165242709002827/1-s2.0-S0165242709002827-main.pdf?_tid=e0f681c4-06fd-11e6-ac62-00000aab0f26&amp;amp;acdnat=1461159995_830c26b6ada6681822811dad08550dd0&lt;/url&gt;&lt;/related-urls&gt;&lt;/urls&gt;&lt;electronic-resource-num&gt;S0165-2427(09)00282-7 [pii]&amp;#xD;10.1016/j.vetimm.2009.08.011 [doi]&lt;/electronic-resource-num&gt;&lt;remote-database-provider&gt;Nlm&lt;/remote-database-provider&gt;&lt;language&gt;eng&lt;/language&gt;&lt;/record&gt;&lt;/Cite&gt;&lt;/EndNote&gt;</w:instrText>
      </w:r>
      <w:r w:rsidR="00E90FEE" w:rsidRPr="006C3D00">
        <w:rPr>
          <w:rFonts w:asciiTheme="majorHAnsi" w:hAnsiTheme="majorHAnsi" w:cstheme="majorHAnsi"/>
        </w:rPr>
        <w:fldChar w:fldCharType="separate"/>
      </w:r>
      <w:r w:rsidR="000811EF" w:rsidRPr="006C3D00">
        <w:rPr>
          <w:rFonts w:asciiTheme="majorHAnsi" w:hAnsiTheme="majorHAnsi" w:cstheme="majorHAnsi"/>
          <w:noProof/>
          <w:vertAlign w:val="superscript"/>
        </w:rPr>
        <w:t>12</w:t>
      </w:r>
      <w:r w:rsidR="00E90FEE" w:rsidRPr="006C3D00">
        <w:rPr>
          <w:rFonts w:asciiTheme="majorHAnsi" w:hAnsiTheme="majorHAnsi" w:cstheme="majorHAnsi"/>
        </w:rPr>
        <w:fldChar w:fldCharType="end"/>
      </w:r>
      <w:r w:rsidR="005312AE" w:rsidRPr="006C3D00">
        <w:rPr>
          <w:rFonts w:asciiTheme="majorHAnsi" w:hAnsiTheme="majorHAnsi" w:cstheme="majorHAnsi"/>
        </w:rPr>
        <w:t xml:space="preserve">. </w:t>
      </w:r>
      <w:r w:rsidR="007348D2" w:rsidRPr="006C3D00">
        <w:rPr>
          <w:rFonts w:asciiTheme="majorHAnsi" w:hAnsiTheme="majorHAnsi" w:cstheme="majorHAnsi"/>
        </w:rPr>
        <w:t xml:space="preserve">In rabbits, the structure and location of the intraepithelial and lamina propria lymphocytes, </w:t>
      </w:r>
      <w:r w:rsidR="0061147E" w:rsidRPr="006C3D00">
        <w:rPr>
          <w:rFonts w:asciiTheme="majorHAnsi" w:hAnsiTheme="majorHAnsi" w:cstheme="majorHAnsi"/>
        </w:rPr>
        <w:t>as well as the</w:t>
      </w:r>
      <w:r w:rsidR="007348D2" w:rsidRPr="006C3D00">
        <w:rPr>
          <w:rFonts w:asciiTheme="majorHAnsi" w:hAnsiTheme="majorHAnsi" w:cstheme="majorHAnsi"/>
        </w:rPr>
        <w:t xml:space="preserve"> isolated lymphoid follicles</w:t>
      </w:r>
      <w:r w:rsidR="0061147E" w:rsidRPr="006C3D00">
        <w:rPr>
          <w:rFonts w:asciiTheme="majorHAnsi" w:hAnsiTheme="majorHAnsi" w:cstheme="majorHAnsi"/>
        </w:rPr>
        <w:t>,</w:t>
      </w:r>
      <w:r w:rsidR="007348D2" w:rsidRPr="006C3D00">
        <w:rPr>
          <w:rFonts w:asciiTheme="majorHAnsi" w:hAnsiTheme="majorHAnsi" w:cstheme="majorHAnsi"/>
        </w:rPr>
        <w:t xml:space="preserve"> are similar to humans</w:t>
      </w:r>
      <w:r w:rsidR="00E90FEE" w:rsidRPr="006C3D00">
        <w:rPr>
          <w:rFonts w:asciiTheme="majorHAnsi" w:hAnsiTheme="majorHAnsi" w:cstheme="majorHAnsi"/>
        </w:rPr>
        <w:fldChar w:fldCharType="begin"/>
      </w:r>
      <w:r w:rsidR="00C92F27" w:rsidRPr="006C3D00">
        <w:rPr>
          <w:rFonts w:asciiTheme="majorHAnsi" w:hAnsiTheme="majorHAnsi" w:cstheme="majorHAnsi"/>
        </w:rPr>
        <w:instrText xml:space="preserve"> ADDIN EN.CITE &lt;EndNote&gt;&lt;Cite&gt;&lt;Author&gt;Casteleyn&lt;/Author&gt;&lt;Year&gt;2010&lt;/Year&gt;&lt;RecNum&gt;55&lt;/RecNum&gt;&lt;DisplayText&gt;&lt;style face="superscript"&gt;12&lt;/style&gt;&lt;/DisplayText&gt;&lt;record&gt;&lt;rec-number&gt;55&lt;/rec-number&gt;&lt;foreign-keys&gt;&lt;key app="EN" db-id="wxrdd2p2rtp5a0evzekp2xv3szreveasrw5s" timestamp="1614020058"&gt;55&lt;/key&gt;&lt;/foreign-keys&gt;&lt;ref-type name="Journal Article"&gt;17&lt;/ref-type&gt;&lt;contributors&gt;&lt;authors&gt;&lt;author&gt;Casteleyn, C.&lt;/author&gt;&lt;author&gt;Broos, A. M.&lt;/author&gt;&lt;author&gt;Simoens, P.&lt;/author&gt;&lt;author&gt;Van den Broeck, W.&lt;/author&gt;&lt;/authors&gt;&lt;/contributors&gt;&lt;auth-address&gt;Department of Morphology, Faculty of Veterinary Medicine, Ghent University, Salisburylaan 133, B-9820 Merelbeke, Belgium. Christophe.Casteleyn@UGent.be&lt;/auth-address&gt;&lt;titles&gt;&lt;title&gt;NALT (nasal cavity-associated lymphoid tissue) in the rabbit&lt;/title&gt;&lt;secondary-title&gt;Veterinary Immunology Immunopathology&lt;/secondary-title&gt;&lt;/titles&gt;&lt;periodical&gt;&lt;full-title&gt;Veterinary Immunology Immunopathology&lt;/full-title&gt;&lt;/periodical&gt;&lt;pages&gt;212-8&lt;/pages&gt;&lt;volume&gt;133&lt;/volume&gt;&lt;number&gt;2-4&lt;/number&gt;&lt;dates&gt;&lt;year&gt;2010&lt;/year&gt;&lt;pub-dates&gt;&lt;date&gt;Feb 15&lt;/date&gt;&lt;/pub-dates&gt;&lt;/dates&gt;&lt;isbn&gt;1873-2534 (Electronic)&amp;#xD;0165-2427 (Linking)&lt;/isbn&gt;&lt;accession-num&gt;19733916&lt;/accession-num&gt;&lt;urls&gt;&lt;related-urls&gt;&lt;url&gt;http://ac.els-cdn.com/S0165242709002827/1-s2.0-S0165242709002827-main.pdf?_tid=e0f681c4-06fd-11e6-ac62-00000aab0f26&amp;amp;acdnat=1461159995_830c26b6ada6681822811dad08550dd0&lt;/url&gt;&lt;/related-urls&gt;&lt;/urls&gt;&lt;electronic-resource-num&gt;S0165-2427(09)00282-7 [pii]&amp;#xD;10.1016/j.vetimm.2009.08.011 [doi]&lt;/electronic-resource-num&gt;&lt;remote-database-provider&gt;Nlm&lt;/remote-database-provider&gt;&lt;language&gt;eng&lt;/language&gt;&lt;/record&gt;&lt;/Cite&gt;&lt;/EndNote&gt;</w:instrText>
      </w:r>
      <w:r w:rsidR="00E90FEE" w:rsidRPr="006C3D00">
        <w:rPr>
          <w:rFonts w:asciiTheme="majorHAnsi" w:hAnsiTheme="majorHAnsi" w:cstheme="majorHAnsi"/>
        </w:rPr>
        <w:fldChar w:fldCharType="separate"/>
      </w:r>
      <w:r w:rsidR="000811EF" w:rsidRPr="006C3D00">
        <w:rPr>
          <w:rFonts w:asciiTheme="majorHAnsi" w:hAnsiTheme="majorHAnsi" w:cstheme="majorHAnsi"/>
          <w:noProof/>
          <w:vertAlign w:val="superscript"/>
        </w:rPr>
        <w:t>12</w:t>
      </w:r>
      <w:r w:rsidR="00E90FEE" w:rsidRPr="006C3D00">
        <w:rPr>
          <w:rFonts w:asciiTheme="majorHAnsi" w:hAnsiTheme="majorHAnsi" w:cstheme="majorHAnsi"/>
        </w:rPr>
        <w:fldChar w:fldCharType="end"/>
      </w:r>
      <w:r w:rsidR="007348D2" w:rsidRPr="006C3D00">
        <w:rPr>
          <w:rFonts w:asciiTheme="majorHAnsi" w:hAnsiTheme="majorHAnsi" w:cstheme="majorHAnsi"/>
        </w:rPr>
        <w:t xml:space="preserve">. </w:t>
      </w:r>
    </w:p>
    <w:p w14:paraId="504D795A" w14:textId="47354B62" w:rsidR="009B580F" w:rsidRPr="006C3D00" w:rsidRDefault="009B580F" w:rsidP="007D22A8">
      <w:pPr>
        <w:contextualSpacing/>
        <w:rPr>
          <w:rFonts w:asciiTheme="majorHAnsi" w:hAnsiTheme="majorHAnsi" w:cstheme="majorHAnsi"/>
        </w:rPr>
      </w:pPr>
    </w:p>
    <w:p w14:paraId="745D37B7" w14:textId="621756EC" w:rsidR="00DB3433" w:rsidRPr="006C3D00" w:rsidRDefault="00FB4B6A" w:rsidP="007D22A8">
      <w:pPr>
        <w:contextualSpacing/>
        <w:rPr>
          <w:rFonts w:asciiTheme="majorHAnsi" w:hAnsiTheme="majorHAnsi" w:cstheme="majorHAnsi"/>
        </w:rPr>
      </w:pPr>
      <w:r w:rsidRPr="006C3D00">
        <w:rPr>
          <w:rFonts w:asciiTheme="majorHAnsi" w:hAnsiTheme="majorHAnsi" w:cstheme="majorHAnsi"/>
        </w:rPr>
        <w:lastRenderedPageBreak/>
        <w:t xml:space="preserve">Additional advantages of using the rabbit as a model for maternal and mucosal immunity include </w:t>
      </w:r>
      <w:r w:rsidR="00314A72" w:rsidRPr="006C3D00">
        <w:rPr>
          <w:rFonts w:asciiTheme="majorHAnsi" w:hAnsiTheme="majorHAnsi" w:cstheme="majorHAnsi"/>
          <w:color w:val="231F20"/>
        </w:rPr>
        <w:t>their high fecundity and relatively short gestation period. Large auricular blood vessels allow for</w:t>
      </w:r>
      <w:r w:rsidR="00EE6AE4" w:rsidRPr="006C3D00">
        <w:rPr>
          <w:rFonts w:asciiTheme="majorHAnsi" w:hAnsiTheme="majorHAnsi" w:cstheme="majorHAnsi"/>
        </w:rPr>
        <w:t xml:space="preserve"> relatively easy access to large volumes o</w:t>
      </w:r>
      <w:r w:rsidR="00002838" w:rsidRPr="006C3D00">
        <w:rPr>
          <w:rFonts w:asciiTheme="majorHAnsi" w:hAnsiTheme="majorHAnsi" w:cstheme="majorHAnsi"/>
        </w:rPr>
        <w:t xml:space="preserve">f blood for serial collections. </w:t>
      </w:r>
      <w:r w:rsidR="00314A72" w:rsidRPr="006C3D00">
        <w:rPr>
          <w:rFonts w:asciiTheme="majorHAnsi" w:hAnsiTheme="majorHAnsi" w:cstheme="majorHAnsi"/>
          <w:color w:val="231F20"/>
        </w:rPr>
        <w:t>A variety of mucosal samples can be collected for antigen-specific antibody response assays, including breast milk</w:t>
      </w:r>
      <w:r w:rsidR="00BC41C0" w:rsidRPr="006C3D00">
        <w:rPr>
          <w:rFonts w:asciiTheme="majorHAnsi" w:hAnsiTheme="majorHAnsi" w:cstheme="majorHAnsi"/>
          <w:color w:val="231F20"/>
        </w:rPr>
        <w:fldChar w:fldCharType="begin">
          <w:fldData xml:space="preserve">PEVuZE5vdGU+PENpdGU+PEF1dGhvcj5QZXJpPC9BdXRob3I+PFllYXI+MTk4MjwvWWVhcj48UmVj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</w:fldData>
        </w:fldChar>
      </w:r>
      <w:r w:rsidR="00C92F27" w:rsidRPr="006C3D00">
        <w:rPr>
          <w:rFonts w:asciiTheme="majorHAnsi" w:hAnsiTheme="majorHAnsi" w:cstheme="majorHAnsi"/>
          <w:color w:val="231F20"/>
        </w:rPr>
        <w:instrText xml:space="preserve"> ADDIN EN.CITE </w:instrText>
      </w:r>
      <w:r w:rsidR="00C92F27" w:rsidRPr="006C3D00">
        <w:rPr>
          <w:rFonts w:asciiTheme="majorHAnsi" w:hAnsiTheme="majorHAnsi" w:cstheme="majorHAnsi"/>
          <w:color w:val="231F20"/>
        </w:rPr>
        <w:fldChar w:fldCharType="begin">
          <w:fldData xml:space="preserve">PEVuZE5vdGU+PENpdGU+PEF1dGhvcj5QZXJpPC9BdXRob3I+PFllYXI+MTk4MjwvWWVhcj48UmVj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</w:fldData>
        </w:fldChar>
      </w:r>
      <w:r w:rsidR="00C92F27" w:rsidRPr="006C3D00">
        <w:rPr>
          <w:rFonts w:asciiTheme="majorHAnsi" w:hAnsiTheme="majorHAnsi" w:cstheme="majorHAnsi"/>
          <w:color w:val="231F20"/>
        </w:rPr>
        <w:instrText xml:space="preserve"> ADDIN EN.CITE.DATA </w:instrText>
      </w:r>
      <w:r w:rsidR="00C92F27" w:rsidRPr="006C3D00">
        <w:rPr>
          <w:rFonts w:asciiTheme="majorHAnsi" w:hAnsiTheme="majorHAnsi" w:cstheme="majorHAnsi"/>
          <w:color w:val="231F20"/>
        </w:rPr>
      </w:r>
      <w:r w:rsidR="00C92F27" w:rsidRPr="006C3D00">
        <w:rPr>
          <w:rFonts w:asciiTheme="majorHAnsi" w:hAnsiTheme="majorHAnsi" w:cstheme="majorHAnsi"/>
          <w:color w:val="231F20"/>
        </w:rPr>
        <w:fldChar w:fldCharType="end"/>
      </w:r>
      <w:r w:rsidR="00BC41C0" w:rsidRPr="006C3D00">
        <w:rPr>
          <w:rFonts w:asciiTheme="majorHAnsi" w:hAnsiTheme="majorHAnsi" w:cstheme="majorHAnsi"/>
          <w:color w:val="231F20"/>
        </w:rPr>
      </w:r>
      <w:r w:rsidR="00BC41C0" w:rsidRPr="006C3D00">
        <w:rPr>
          <w:rFonts w:asciiTheme="majorHAnsi" w:hAnsiTheme="majorHAnsi" w:cstheme="majorHAnsi"/>
          <w:color w:val="231F20"/>
        </w:rPr>
        <w:fldChar w:fldCharType="separate"/>
      </w:r>
      <w:r w:rsidR="00BC41C0" w:rsidRPr="006C3D00">
        <w:rPr>
          <w:rFonts w:asciiTheme="majorHAnsi" w:hAnsiTheme="majorHAnsi" w:cstheme="majorHAnsi"/>
          <w:noProof/>
          <w:color w:val="231F20"/>
          <w:vertAlign w:val="superscript"/>
        </w:rPr>
        <w:t>13</w:t>
      </w:r>
      <w:r w:rsidR="00BC41C0" w:rsidRPr="006C3D00">
        <w:rPr>
          <w:rFonts w:asciiTheme="majorHAnsi" w:hAnsiTheme="majorHAnsi" w:cstheme="majorHAnsi"/>
          <w:color w:val="231F20"/>
        </w:rPr>
        <w:fldChar w:fldCharType="end"/>
      </w:r>
      <w:r w:rsidR="00314A72" w:rsidRPr="006C3D00">
        <w:rPr>
          <w:rFonts w:asciiTheme="majorHAnsi" w:hAnsiTheme="majorHAnsi" w:cstheme="majorHAnsi"/>
          <w:color w:val="231F20"/>
        </w:rPr>
        <w:t xml:space="preserve"> (when lactating), </w:t>
      </w:r>
      <w:r w:rsidR="002620D1" w:rsidRPr="006C3D00">
        <w:rPr>
          <w:rFonts w:asciiTheme="majorHAnsi" w:hAnsiTheme="majorHAnsi" w:cstheme="majorHAnsi"/>
          <w:color w:val="231F20"/>
        </w:rPr>
        <w:t>mucosal secretions or washes (e.g.</w:t>
      </w:r>
      <w:r w:rsidR="007D22A8" w:rsidRPr="006C3D00">
        <w:rPr>
          <w:rFonts w:asciiTheme="majorHAnsi" w:hAnsiTheme="majorHAnsi" w:cstheme="majorHAnsi"/>
          <w:color w:val="231F20"/>
        </w:rPr>
        <w:t>,</w:t>
      </w:r>
      <w:r w:rsidR="002620D1" w:rsidRPr="006C3D00">
        <w:rPr>
          <w:rFonts w:asciiTheme="majorHAnsi" w:hAnsiTheme="majorHAnsi" w:cstheme="majorHAnsi"/>
          <w:color w:val="231F20"/>
        </w:rPr>
        <w:t xml:space="preserve"> oral</w:t>
      </w:r>
      <w:r w:rsidR="00222567" w:rsidRPr="006C3D00">
        <w:rPr>
          <w:rFonts w:asciiTheme="majorHAnsi" w:hAnsiTheme="majorHAnsi" w:cstheme="majorHAnsi"/>
          <w:color w:val="231F20"/>
        </w:rPr>
        <w:fldChar w:fldCharType="begin">
          <w:fldData xml:space="preserve">PEVuZE5vdGU+PENpdGU+PEF1dGhvcj5GdWt1aXp1bWk8L0F1dGhvcj48WWVhcj4xOTk3PC9ZZWFy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</w:fldData>
        </w:fldChar>
      </w:r>
      <w:r w:rsidR="00BC41C0" w:rsidRPr="006C3D00">
        <w:rPr>
          <w:rFonts w:asciiTheme="majorHAnsi" w:hAnsiTheme="majorHAnsi" w:cstheme="majorHAnsi"/>
          <w:color w:val="231F20"/>
        </w:rPr>
        <w:instrText xml:space="preserve"> ADDIN EN.CITE </w:instrText>
      </w:r>
      <w:r w:rsidR="00BC41C0" w:rsidRPr="006C3D00">
        <w:rPr>
          <w:rFonts w:asciiTheme="majorHAnsi" w:hAnsiTheme="majorHAnsi" w:cstheme="majorHAnsi"/>
          <w:color w:val="231F20"/>
        </w:rPr>
        <w:fldChar w:fldCharType="begin">
          <w:fldData xml:space="preserve">PEVuZE5vdGU+PENpdGU+PEF1dGhvcj5GdWt1aXp1bWk8L0F1dGhvcj48WWVhcj4xOTk3PC9ZZWFy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</w:fldData>
        </w:fldChar>
      </w:r>
      <w:r w:rsidR="00BC41C0" w:rsidRPr="006C3D00">
        <w:rPr>
          <w:rFonts w:asciiTheme="majorHAnsi" w:hAnsiTheme="majorHAnsi" w:cstheme="majorHAnsi"/>
          <w:color w:val="231F20"/>
        </w:rPr>
        <w:instrText xml:space="preserve"> ADDIN EN.CITE.DATA </w:instrText>
      </w:r>
      <w:r w:rsidR="00BC41C0" w:rsidRPr="006C3D00">
        <w:rPr>
          <w:rFonts w:asciiTheme="majorHAnsi" w:hAnsiTheme="majorHAnsi" w:cstheme="majorHAnsi"/>
          <w:color w:val="231F20"/>
        </w:rPr>
      </w:r>
      <w:r w:rsidR="00BC41C0" w:rsidRPr="006C3D00">
        <w:rPr>
          <w:rFonts w:asciiTheme="majorHAnsi" w:hAnsiTheme="majorHAnsi" w:cstheme="majorHAnsi"/>
          <w:color w:val="231F20"/>
        </w:rPr>
        <w:fldChar w:fldCharType="end"/>
      </w:r>
      <w:r w:rsidR="00222567" w:rsidRPr="006C3D00">
        <w:rPr>
          <w:rFonts w:asciiTheme="majorHAnsi" w:hAnsiTheme="majorHAnsi" w:cstheme="majorHAnsi"/>
          <w:color w:val="231F20"/>
        </w:rPr>
      </w:r>
      <w:r w:rsidR="00222567" w:rsidRPr="006C3D00">
        <w:rPr>
          <w:rFonts w:asciiTheme="majorHAnsi" w:hAnsiTheme="majorHAnsi" w:cstheme="majorHAnsi"/>
          <w:color w:val="231F20"/>
        </w:rPr>
        <w:fldChar w:fldCharType="separate"/>
      </w:r>
      <w:r w:rsidR="00BC41C0" w:rsidRPr="006C3D00">
        <w:rPr>
          <w:rFonts w:asciiTheme="majorHAnsi" w:hAnsiTheme="majorHAnsi" w:cstheme="majorHAnsi"/>
          <w:noProof/>
          <w:color w:val="231F20"/>
          <w:vertAlign w:val="superscript"/>
        </w:rPr>
        <w:t>14-16</w:t>
      </w:r>
      <w:r w:rsidR="00222567" w:rsidRPr="006C3D00">
        <w:rPr>
          <w:rFonts w:asciiTheme="majorHAnsi" w:hAnsiTheme="majorHAnsi" w:cstheme="majorHAnsi"/>
          <w:color w:val="231F20"/>
        </w:rPr>
        <w:fldChar w:fldCharType="end"/>
      </w:r>
      <w:r w:rsidR="002620D1" w:rsidRPr="006C3D00">
        <w:rPr>
          <w:rFonts w:asciiTheme="majorHAnsi" w:hAnsiTheme="majorHAnsi" w:cstheme="majorHAnsi"/>
          <w:color w:val="231F20"/>
        </w:rPr>
        <w:t xml:space="preserve">, </w:t>
      </w:r>
      <w:r w:rsidR="002540C9" w:rsidRPr="006C3D00">
        <w:rPr>
          <w:rFonts w:asciiTheme="majorHAnsi" w:hAnsiTheme="majorHAnsi" w:cstheme="majorHAnsi"/>
          <w:color w:val="231F20"/>
        </w:rPr>
        <w:t>bronchoalveolar lavage</w:t>
      </w:r>
      <w:r w:rsidR="002540C9" w:rsidRPr="006C3D00">
        <w:rPr>
          <w:rFonts w:asciiTheme="majorHAnsi" w:hAnsiTheme="majorHAnsi" w:cstheme="majorHAnsi"/>
          <w:color w:val="231F20"/>
        </w:rPr>
        <w:fldChar w:fldCharType="begin">
          <w:fldData xml:space="preserve">PEVuZE5vdGU+PENpdGU+PEF1dGhvcj5KYXJ2aW5lbjwvQXV0aG9yPjxZZWFyPjE5OTg8L1llYXI+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</w:fldData>
        </w:fldChar>
      </w:r>
      <w:r w:rsidR="00C92F27" w:rsidRPr="006C3D00">
        <w:rPr>
          <w:rFonts w:asciiTheme="majorHAnsi" w:hAnsiTheme="majorHAnsi" w:cstheme="majorHAnsi"/>
          <w:color w:val="231F20"/>
        </w:rPr>
        <w:instrText xml:space="preserve"> ADDIN EN.CITE </w:instrText>
      </w:r>
      <w:r w:rsidR="00C92F27" w:rsidRPr="006C3D00">
        <w:rPr>
          <w:rFonts w:asciiTheme="majorHAnsi" w:hAnsiTheme="majorHAnsi" w:cstheme="majorHAnsi"/>
          <w:color w:val="231F20"/>
        </w:rPr>
        <w:fldChar w:fldCharType="begin">
          <w:fldData xml:space="preserve">PEVuZE5vdGU+PENpdGU+PEF1dGhvcj5KYXJ2aW5lbjwvQXV0aG9yPjxZZWFyPjE5OTg8L1llYXI+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</w:fldData>
        </w:fldChar>
      </w:r>
      <w:r w:rsidR="00C92F27" w:rsidRPr="006C3D00">
        <w:rPr>
          <w:rFonts w:asciiTheme="majorHAnsi" w:hAnsiTheme="majorHAnsi" w:cstheme="majorHAnsi"/>
          <w:color w:val="231F20"/>
        </w:rPr>
        <w:instrText xml:space="preserve"> ADDIN EN.CITE.DATA </w:instrText>
      </w:r>
      <w:r w:rsidR="00C92F27" w:rsidRPr="006C3D00">
        <w:rPr>
          <w:rFonts w:asciiTheme="majorHAnsi" w:hAnsiTheme="majorHAnsi" w:cstheme="majorHAnsi"/>
          <w:color w:val="231F20"/>
        </w:rPr>
      </w:r>
      <w:r w:rsidR="00C92F27" w:rsidRPr="006C3D00">
        <w:rPr>
          <w:rFonts w:asciiTheme="majorHAnsi" w:hAnsiTheme="majorHAnsi" w:cstheme="majorHAnsi"/>
          <w:color w:val="231F20"/>
        </w:rPr>
        <w:fldChar w:fldCharType="end"/>
      </w:r>
      <w:r w:rsidR="002540C9" w:rsidRPr="006C3D00">
        <w:rPr>
          <w:rFonts w:asciiTheme="majorHAnsi" w:hAnsiTheme="majorHAnsi" w:cstheme="majorHAnsi"/>
          <w:color w:val="231F20"/>
        </w:rPr>
      </w:r>
      <w:r w:rsidR="002540C9" w:rsidRPr="006C3D00">
        <w:rPr>
          <w:rFonts w:asciiTheme="majorHAnsi" w:hAnsiTheme="majorHAnsi" w:cstheme="majorHAnsi"/>
          <w:color w:val="231F20"/>
        </w:rPr>
        <w:fldChar w:fldCharType="separate"/>
      </w:r>
      <w:r w:rsidR="00BC41C0" w:rsidRPr="006C3D00">
        <w:rPr>
          <w:rFonts w:asciiTheme="majorHAnsi" w:hAnsiTheme="majorHAnsi" w:cstheme="majorHAnsi"/>
          <w:noProof/>
          <w:color w:val="231F20"/>
          <w:vertAlign w:val="superscript"/>
        </w:rPr>
        <w:t>13,17-19</w:t>
      </w:r>
      <w:r w:rsidR="002540C9" w:rsidRPr="006C3D00">
        <w:rPr>
          <w:rFonts w:asciiTheme="majorHAnsi" w:hAnsiTheme="majorHAnsi" w:cstheme="majorHAnsi"/>
          <w:color w:val="231F20"/>
        </w:rPr>
        <w:fldChar w:fldCharType="end"/>
      </w:r>
      <w:r w:rsidR="002620D1" w:rsidRPr="006C3D00">
        <w:rPr>
          <w:rFonts w:asciiTheme="majorHAnsi" w:hAnsiTheme="majorHAnsi" w:cstheme="majorHAnsi"/>
          <w:color w:val="231F20"/>
        </w:rPr>
        <w:t>, vaginal</w:t>
      </w:r>
      <w:r w:rsidR="002857C9" w:rsidRPr="006C3D00">
        <w:rPr>
          <w:rFonts w:asciiTheme="majorHAnsi" w:hAnsiTheme="majorHAnsi" w:cstheme="majorHAnsi"/>
          <w:color w:val="231F20"/>
        </w:rPr>
        <w:fldChar w:fldCharType="begin">
          <w:fldData xml:space="preserve">PEVuZE5vdGU+PENpdGU+PEF1dGhvcj5XaW5jaGVsbDwvQXV0aG9yPjxZZWFyPjE5OTg8L1llYXI+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</w:fldData>
        </w:fldChar>
      </w:r>
      <w:r w:rsidR="00BC41C0" w:rsidRPr="006C3D00">
        <w:rPr>
          <w:rFonts w:asciiTheme="majorHAnsi" w:hAnsiTheme="majorHAnsi" w:cstheme="majorHAnsi"/>
          <w:color w:val="231F20"/>
        </w:rPr>
        <w:instrText xml:space="preserve"> ADDIN EN.CITE </w:instrText>
      </w:r>
      <w:r w:rsidR="00BC41C0" w:rsidRPr="006C3D00">
        <w:rPr>
          <w:rFonts w:asciiTheme="majorHAnsi" w:hAnsiTheme="majorHAnsi" w:cstheme="majorHAnsi"/>
          <w:color w:val="231F20"/>
        </w:rPr>
        <w:fldChar w:fldCharType="begin">
          <w:fldData xml:space="preserve">PEVuZE5vdGU+PENpdGU+PEF1dGhvcj5XaW5jaGVsbDwvQXV0aG9yPjxZZWFyPjE5OTg8L1llYXI+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</w:fldData>
        </w:fldChar>
      </w:r>
      <w:r w:rsidR="00BC41C0" w:rsidRPr="006C3D00">
        <w:rPr>
          <w:rFonts w:asciiTheme="majorHAnsi" w:hAnsiTheme="majorHAnsi" w:cstheme="majorHAnsi"/>
          <w:color w:val="231F20"/>
        </w:rPr>
        <w:instrText xml:space="preserve"> ADDIN EN.CITE.DATA </w:instrText>
      </w:r>
      <w:r w:rsidR="00BC41C0" w:rsidRPr="006C3D00">
        <w:rPr>
          <w:rFonts w:asciiTheme="majorHAnsi" w:hAnsiTheme="majorHAnsi" w:cstheme="majorHAnsi"/>
          <w:color w:val="231F20"/>
        </w:rPr>
      </w:r>
      <w:r w:rsidR="00BC41C0" w:rsidRPr="006C3D00">
        <w:rPr>
          <w:rFonts w:asciiTheme="majorHAnsi" w:hAnsiTheme="majorHAnsi" w:cstheme="majorHAnsi"/>
          <w:color w:val="231F20"/>
        </w:rPr>
        <w:fldChar w:fldCharType="end"/>
      </w:r>
      <w:r w:rsidR="002857C9" w:rsidRPr="006C3D00">
        <w:rPr>
          <w:rFonts w:asciiTheme="majorHAnsi" w:hAnsiTheme="majorHAnsi" w:cstheme="majorHAnsi"/>
          <w:color w:val="231F20"/>
        </w:rPr>
      </w:r>
      <w:r w:rsidR="002857C9" w:rsidRPr="006C3D00">
        <w:rPr>
          <w:rFonts w:asciiTheme="majorHAnsi" w:hAnsiTheme="majorHAnsi" w:cstheme="majorHAnsi"/>
          <w:color w:val="231F20"/>
        </w:rPr>
        <w:fldChar w:fldCharType="separate"/>
      </w:r>
      <w:r w:rsidR="00BC41C0" w:rsidRPr="006C3D00">
        <w:rPr>
          <w:rFonts w:asciiTheme="majorHAnsi" w:hAnsiTheme="majorHAnsi" w:cstheme="majorHAnsi"/>
          <w:noProof/>
          <w:color w:val="231F20"/>
          <w:vertAlign w:val="superscript"/>
        </w:rPr>
        <w:t>20-22</w:t>
      </w:r>
      <w:r w:rsidR="002857C9" w:rsidRPr="006C3D00">
        <w:rPr>
          <w:rFonts w:asciiTheme="majorHAnsi" w:hAnsiTheme="majorHAnsi" w:cstheme="majorHAnsi"/>
          <w:color w:val="231F20"/>
        </w:rPr>
        <w:fldChar w:fldCharType="end"/>
      </w:r>
      <w:r w:rsidR="002620D1" w:rsidRPr="006C3D00">
        <w:rPr>
          <w:rFonts w:asciiTheme="majorHAnsi" w:hAnsiTheme="majorHAnsi" w:cstheme="majorHAnsi"/>
          <w:color w:val="231F20"/>
        </w:rPr>
        <w:t xml:space="preserve">), and </w:t>
      </w:r>
      <w:r w:rsidR="00314A72" w:rsidRPr="006C3D00">
        <w:rPr>
          <w:rFonts w:asciiTheme="majorHAnsi" w:hAnsiTheme="majorHAnsi" w:cstheme="majorHAnsi"/>
          <w:color w:val="231F20"/>
        </w:rPr>
        <w:t>feces</w:t>
      </w:r>
      <w:r w:rsidR="003D37CE" w:rsidRPr="006C3D00">
        <w:rPr>
          <w:rFonts w:asciiTheme="majorHAnsi" w:hAnsiTheme="majorHAnsi" w:cstheme="majorHAnsi"/>
          <w:color w:val="231F20"/>
        </w:rPr>
        <w:fldChar w:fldCharType="begin">
          <w:fldData xml:space="preserve">PEVuZE5vdGU+PENpdGU+PEF1dGhvcj5LbnVkc2VuPC9BdXRob3I+PFllYXI+MjAxNTwvWWVhcj48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</w:fldData>
        </w:fldChar>
      </w:r>
      <w:r w:rsidR="00BC41C0" w:rsidRPr="006C3D00">
        <w:rPr>
          <w:rFonts w:asciiTheme="majorHAnsi" w:hAnsiTheme="majorHAnsi" w:cstheme="majorHAnsi"/>
          <w:color w:val="231F20"/>
        </w:rPr>
        <w:instrText xml:space="preserve"> ADDIN EN.CITE </w:instrText>
      </w:r>
      <w:r w:rsidR="00BC41C0" w:rsidRPr="006C3D00">
        <w:rPr>
          <w:rFonts w:asciiTheme="majorHAnsi" w:hAnsiTheme="majorHAnsi" w:cstheme="majorHAnsi"/>
          <w:color w:val="231F20"/>
        </w:rPr>
        <w:fldChar w:fldCharType="begin">
          <w:fldData xml:space="preserve">PEVuZE5vdGU+PENpdGU+PEF1dGhvcj5LbnVkc2VuPC9BdXRob3I+PFllYXI+MjAxNTwvWWVhcj48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</w:fldData>
        </w:fldChar>
      </w:r>
      <w:r w:rsidR="00BC41C0" w:rsidRPr="006C3D00">
        <w:rPr>
          <w:rFonts w:asciiTheme="majorHAnsi" w:hAnsiTheme="majorHAnsi" w:cstheme="majorHAnsi"/>
          <w:color w:val="231F20"/>
        </w:rPr>
        <w:instrText xml:space="preserve"> ADDIN EN.CITE.DATA </w:instrText>
      </w:r>
      <w:r w:rsidR="00BC41C0" w:rsidRPr="006C3D00">
        <w:rPr>
          <w:rFonts w:asciiTheme="majorHAnsi" w:hAnsiTheme="majorHAnsi" w:cstheme="majorHAnsi"/>
          <w:color w:val="231F20"/>
        </w:rPr>
      </w:r>
      <w:r w:rsidR="00BC41C0" w:rsidRPr="006C3D00">
        <w:rPr>
          <w:rFonts w:asciiTheme="majorHAnsi" w:hAnsiTheme="majorHAnsi" w:cstheme="majorHAnsi"/>
          <w:color w:val="231F20"/>
        </w:rPr>
        <w:fldChar w:fldCharType="end"/>
      </w:r>
      <w:r w:rsidR="003D37CE" w:rsidRPr="006C3D00">
        <w:rPr>
          <w:rFonts w:asciiTheme="majorHAnsi" w:hAnsiTheme="majorHAnsi" w:cstheme="majorHAnsi"/>
          <w:color w:val="231F20"/>
        </w:rPr>
      </w:r>
      <w:r w:rsidR="003D37CE" w:rsidRPr="006C3D00">
        <w:rPr>
          <w:rFonts w:asciiTheme="majorHAnsi" w:hAnsiTheme="majorHAnsi" w:cstheme="majorHAnsi"/>
          <w:color w:val="231F20"/>
        </w:rPr>
        <w:fldChar w:fldCharType="separate"/>
      </w:r>
      <w:r w:rsidR="00BC41C0" w:rsidRPr="006C3D00">
        <w:rPr>
          <w:rFonts w:asciiTheme="majorHAnsi" w:hAnsiTheme="majorHAnsi" w:cstheme="majorHAnsi"/>
          <w:noProof/>
          <w:color w:val="231F20"/>
          <w:vertAlign w:val="superscript"/>
        </w:rPr>
        <w:t>20,23-25</w:t>
      </w:r>
      <w:r w:rsidR="003D37CE" w:rsidRPr="006C3D00">
        <w:rPr>
          <w:rFonts w:asciiTheme="majorHAnsi" w:hAnsiTheme="majorHAnsi" w:cstheme="majorHAnsi"/>
          <w:color w:val="231F20"/>
        </w:rPr>
        <w:fldChar w:fldCharType="end"/>
      </w:r>
      <w:r w:rsidR="00314A72" w:rsidRPr="006C3D00">
        <w:rPr>
          <w:rFonts w:asciiTheme="majorHAnsi" w:hAnsiTheme="majorHAnsi" w:cstheme="majorHAnsi"/>
          <w:color w:val="231F20"/>
        </w:rPr>
        <w:t xml:space="preserve">. </w:t>
      </w:r>
      <w:r w:rsidR="00002838" w:rsidRPr="006C3D00">
        <w:rPr>
          <w:rFonts w:asciiTheme="majorHAnsi" w:hAnsiTheme="majorHAnsi" w:cstheme="majorHAnsi"/>
          <w:color w:val="231F20"/>
        </w:rPr>
        <w:t>M</w:t>
      </w:r>
      <w:r w:rsidR="00EE6AE4" w:rsidRPr="006C3D00">
        <w:rPr>
          <w:rFonts w:asciiTheme="majorHAnsi" w:hAnsiTheme="majorHAnsi" w:cstheme="majorHAnsi"/>
          <w:color w:val="231F20"/>
        </w:rPr>
        <w:t>ilk samples can be</w:t>
      </w:r>
      <w:r w:rsidR="00002838" w:rsidRPr="006C3D00">
        <w:rPr>
          <w:rFonts w:asciiTheme="majorHAnsi" w:hAnsiTheme="majorHAnsi" w:cstheme="majorHAnsi"/>
          <w:color w:val="231F20"/>
        </w:rPr>
        <w:t xml:space="preserve"> easily</w:t>
      </w:r>
      <w:r w:rsidR="00EE6AE4" w:rsidRPr="006C3D00">
        <w:rPr>
          <w:rFonts w:asciiTheme="majorHAnsi" w:hAnsiTheme="majorHAnsi" w:cstheme="majorHAnsi"/>
          <w:color w:val="231F20"/>
        </w:rPr>
        <w:t xml:space="preserve"> collected during lactation to assess the presence of antigen-specific antibody responses.</w:t>
      </w:r>
      <w:r w:rsidR="00002838" w:rsidRPr="006C3D00">
        <w:rPr>
          <w:rFonts w:asciiTheme="majorHAnsi" w:hAnsiTheme="majorHAnsi" w:cstheme="majorHAnsi"/>
          <w:color w:val="231F20"/>
        </w:rPr>
        <w:t xml:space="preserve"> </w:t>
      </w:r>
      <w:r w:rsidR="00654C1A" w:rsidRPr="006C3D00">
        <w:rPr>
          <w:rFonts w:asciiTheme="majorHAnsi" w:hAnsiTheme="majorHAnsi" w:cstheme="majorHAnsi"/>
          <w:color w:val="231F20"/>
        </w:rPr>
        <w:t>Though not as abundant as for humans and mice, a</w:t>
      </w:r>
      <w:r w:rsidR="00314A72" w:rsidRPr="006C3D00">
        <w:rPr>
          <w:rFonts w:asciiTheme="majorHAnsi" w:hAnsiTheme="majorHAnsi" w:cstheme="majorHAnsi"/>
          <w:color w:val="231F20"/>
        </w:rPr>
        <w:t xml:space="preserve"> wide variety of experimental reagents are available for rabbit-specific studies and assays. </w:t>
      </w:r>
      <w:r w:rsidR="00AB4706" w:rsidRPr="006C3D00">
        <w:rPr>
          <w:rFonts w:asciiTheme="majorHAnsi" w:hAnsiTheme="majorHAnsi" w:cstheme="majorHAnsi"/>
        </w:rPr>
        <w:t>In this article, we will describe and demonstrate i</w:t>
      </w:r>
      <w:r w:rsidR="003C0256" w:rsidRPr="006C3D00">
        <w:rPr>
          <w:rFonts w:asciiTheme="majorHAnsi" w:hAnsiTheme="majorHAnsi" w:cstheme="majorHAnsi"/>
        </w:rPr>
        <w:t>ntranasal immunization and milk c</w:t>
      </w:r>
      <w:r w:rsidR="00AB4706" w:rsidRPr="006C3D00">
        <w:rPr>
          <w:rFonts w:asciiTheme="majorHAnsi" w:hAnsiTheme="majorHAnsi" w:cstheme="majorHAnsi"/>
        </w:rPr>
        <w:t xml:space="preserve">ollection in New Zealand </w:t>
      </w:r>
      <w:r w:rsidR="00DE3434" w:rsidRPr="006C3D00">
        <w:rPr>
          <w:rFonts w:asciiTheme="majorHAnsi" w:hAnsiTheme="majorHAnsi" w:cstheme="majorHAnsi"/>
        </w:rPr>
        <w:t>W</w:t>
      </w:r>
      <w:r w:rsidR="00AB4706" w:rsidRPr="006C3D00">
        <w:rPr>
          <w:rFonts w:asciiTheme="majorHAnsi" w:hAnsiTheme="majorHAnsi" w:cstheme="majorHAnsi"/>
        </w:rPr>
        <w:t>hite rabbits (</w:t>
      </w:r>
      <w:r w:rsidR="00AB4706" w:rsidRPr="006C3D00">
        <w:rPr>
          <w:rFonts w:asciiTheme="majorHAnsi" w:hAnsiTheme="majorHAnsi" w:cstheme="majorHAnsi"/>
          <w:i/>
        </w:rPr>
        <w:t>Oryctolagus cuniculus</w:t>
      </w:r>
      <w:r w:rsidR="00AB4706" w:rsidRPr="006C3D00">
        <w:rPr>
          <w:rFonts w:asciiTheme="majorHAnsi" w:hAnsiTheme="majorHAnsi" w:cstheme="majorHAnsi"/>
        </w:rPr>
        <w:t xml:space="preserve">). </w:t>
      </w:r>
    </w:p>
    <w:p w14:paraId="1709010A" w14:textId="77777777" w:rsidR="003C0256" w:rsidRPr="006C3D00" w:rsidRDefault="003C0256" w:rsidP="007D22A8">
      <w:pPr>
        <w:pStyle w:val="ListParagraph"/>
        <w:ind w:left="0"/>
        <w:rPr>
          <w:rFonts w:asciiTheme="minorHAnsi" w:hAnsiTheme="minorHAnsi" w:cstheme="minorHAnsi"/>
          <w:sz w:val="22"/>
          <w:szCs w:val="22"/>
        </w:rPr>
      </w:pPr>
    </w:p>
    <w:p w14:paraId="32A92E82" w14:textId="52D92802" w:rsidR="006E4797" w:rsidRPr="006C3D00" w:rsidRDefault="00551D82" w:rsidP="007D22A8">
      <w:pPr>
        <w:contextualSpacing/>
      </w:pPr>
      <w:r w:rsidRPr="006C3D00">
        <w:rPr>
          <w:b/>
        </w:rPr>
        <w:t>PROTOCOL:</w:t>
      </w:r>
      <w:r w:rsidRPr="006C3D00">
        <w:t xml:space="preserve"> </w:t>
      </w:r>
    </w:p>
    <w:p w14:paraId="6FE0B41C" w14:textId="77777777" w:rsidR="007D22A8" w:rsidRPr="006C3D00" w:rsidRDefault="007D22A8" w:rsidP="007D22A8">
      <w:pPr>
        <w:contextualSpacing/>
        <w:rPr>
          <w:color w:val="808080"/>
        </w:rPr>
      </w:pPr>
    </w:p>
    <w:p w14:paraId="7E9C8690" w14:textId="716BF588" w:rsidR="006C24CD" w:rsidRPr="006C3D00" w:rsidRDefault="006C24CD" w:rsidP="007D22A8">
      <w:pPr>
        <w:contextualSpacing/>
        <w:rPr>
          <w:rFonts w:asciiTheme="majorHAnsi" w:hAnsiTheme="majorHAnsi" w:cstheme="majorHAnsi"/>
        </w:rPr>
      </w:pPr>
      <w:r w:rsidRPr="006C3D00">
        <w:rPr>
          <w:rFonts w:asciiTheme="majorHAnsi" w:hAnsiTheme="majorHAnsi" w:cstheme="majorHAnsi"/>
        </w:rPr>
        <w:t xml:space="preserve">All procedures were </w:t>
      </w:r>
      <w:r w:rsidR="008162B7" w:rsidRPr="006C3D00">
        <w:rPr>
          <w:rFonts w:asciiTheme="majorHAnsi" w:hAnsiTheme="majorHAnsi" w:cstheme="majorHAnsi"/>
        </w:rPr>
        <w:t xml:space="preserve">approved and </w:t>
      </w:r>
      <w:r w:rsidRPr="006C3D00">
        <w:rPr>
          <w:rFonts w:asciiTheme="majorHAnsi" w:hAnsiTheme="majorHAnsi" w:cstheme="majorHAnsi"/>
        </w:rPr>
        <w:t xml:space="preserve">performed in accordance with the Duke University IACUC policies. </w:t>
      </w:r>
    </w:p>
    <w:p w14:paraId="30EAEFAC" w14:textId="77777777" w:rsidR="007D22A8" w:rsidRPr="006C3D00" w:rsidRDefault="007D22A8" w:rsidP="007D22A8">
      <w:pPr>
        <w:pStyle w:val="ListParagraph"/>
        <w:ind w:left="0"/>
        <w:rPr>
          <w:rFonts w:asciiTheme="majorHAnsi" w:hAnsiTheme="majorHAnsi" w:cstheme="majorHAnsi"/>
          <w:b/>
        </w:rPr>
      </w:pPr>
    </w:p>
    <w:p w14:paraId="3FF96D2E" w14:textId="77777777" w:rsidR="007D22A8" w:rsidRPr="006C3D00" w:rsidRDefault="007D22A8" w:rsidP="007D22A8">
      <w:pPr>
        <w:contextualSpacing/>
        <w:rPr>
          <w:rFonts w:asciiTheme="majorHAnsi" w:hAnsiTheme="majorHAnsi" w:cstheme="majorHAnsi"/>
        </w:rPr>
      </w:pPr>
      <w:r w:rsidRPr="006C3D00">
        <w:rPr>
          <w:rFonts w:asciiTheme="majorHAnsi" w:hAnsiTheme="majorHAnsi" w:cstheme="majorHAnsi"/>
        </w:rPr>
        <w:t xml:space="preserve">NOTE: Materials needed are provided in the </w:t>
      </w:r>
      <w:r w:rsidRPr="006C3D00">
        <w:rPr>
          <w:rFonts w:asciiTheme="majorHAnsi" w:hAnsiTheme="majorHAnsi" w:cstheme="majorHAnsi"/>
          <w:b/>
          <w:bCs/>
        </w:rPr>
        <w:t>Table of Materials</w:t>
      </w:r>
      <w:r w:rsidRPr="006C3D00">
        <w:rPr>
          <w:rFonts w:asciiTheme="majorHAnsi" w:hAnsiTheme="majorHAnsi" w:cstheme="majorHAnsi"/>
        </w:rPr>
        <w:t xml:space="preserve">. </w:t>
      </w:r>
    </w:p>
    <w:p w14:paraId="3C9CA317" w14:textId="77777777" w:rsidR="00DB78F0" w:rsidRPr="006C3D00" w:rsidRDefault="00DB78F0" w:rsidP="007D22A8">
      <w:pPr>
        <w:contextualSpacing/>
        <w:rPr>
          <w:rFonts w:asciiTheme="majorHAnsi" w:hAnsiTheme="majorHAnsi" w:cstheme="majorHAnsi"/>
          <w:b/>
        </w:rPr>
      </w:pPr>
    </w:p>
    <w:p w14:paraId="0E278B88" w14:textId="5D041026" w:rsidR="002620D1" w:rsidRPr="006C3D00" w:rsidRDefault="00DB78F0" w:rsidP="007D22A8">
      <w:pPr>
        <w:pStyle w:val="ListParagraph"/>
        <w:numPr>
          <w:ilvl w:val="0"/>
          <w:numId w:val="23"/>
        </w:numPr>
        <w:ind w:left="0" w:firstLine="0"/>
        <w:rPr>
          <w:rFonts w:asciiTheme="majorHAnsi" w:hAnsiTheme="majorHAnsi" w:cstheme="majorHAnsi"/>
          <w:b/>
        </w:rPr>
      </w:pPr>
      <w:r w:rsidRPr="006C3D00">
        <w:rPr>
          <w:rFonts w:asciiTheme="majorHAnsi" w:hAnsiTheme="majorHAnsi" w:cstheme="majorHAnsi"/>
          <w:b/>
        </w:rPr>
        <w:t>Rabbit Sedation and Anesthesia</w:t>
      </w:r>
    </w:p>
    <w:p w14:paraId="0DBD143F" w14:textId="77777777" w:rsidR="007D22A8" w:rsidRPr="006C3D00" w:rsidRDefault="007D22A8" w:rsidP="007D22A8">
      <w:pPr>
        <w:contextualSpacing/>
        <w:rPr>
          <w:rFonts w:asciiTheme="majorHAnsi" w:hAnsiTheme="majorHAnsi" w:cstheme="majorHAnsi"/>
        </w:rPr>
      </w:pPr>
    </w:p>
    <w:p w14:paraId="3863A826" w14:textId="056BC424" w:rsidR="006C3D00" w:rsidRPr="006C3D00" w:rsidRDefault="00DB78F0"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Sedate the female rabbit</w:t>
      </w:r>
      <w:r w:rsidR="00312B21" w:rsidRPr="006C3D00">
        <w:rPr>
          <w:rFonts w:asciiTheme="majorHAnsi" w:hAnsiTheme="majorHAnsi" w:cstheme="majorHAnsi"/>
        </w:rPr>
        <w:t xml:space="preserve"> (sexually mature; approximately 5-30 months old)</w:t>
      </w:r>
      <w:r w:rsidRPr="006C3D00">
        <w:rPr>
          <w:rFonts w:asciiTheme="majorHAnsi" w:hAnsiTheme="majorHAnsi" w:cstheme="majorHAnsi"/>
        </w:rPr>
        <w:t xml:space="preserve"> by administering acepromazine intramuscularly (IM) at a dose of 1 mg/kg. Depending on the size of the animal, use a </w:t>
      </w:r>
      <w:proofErr w:type="gramStart"/>
      <w:r w:rsidRPr="006C3D00">
        <w:rPr>
          <w:rFonts w:asciiTheme="majorHAnsi" w:hAnsiTheme="majorHAnsi" w:cstheme="majorHAnsi"/>
        </w:rPr>
        <w:t>1 or 3 mL</w:t>
      </w:r>
      <w:proofErr w:type="gramEnd"/>
      <w:r w:rsidRPr="006C3D00">
        <w:rPr>
          <w:rFonts w:asciiTheme="majorHAnsi" w:hAnsiTheme="majorHAnsi" w:cstheme="majorHAnsi"/>
        </w:rPr>
        <w:t xml:space="preserve"> syringe with a 25 </w:t>
      </w:r>
      <w:r w:rsidR="006C3D00" w:rsidRPr="006C3D00">
        <w:rPr>
          <w:rFonts w:asciiTheme="majorHAnsi" w:hAnsiTheme="majorHAnsi" w:cstheme="majorHAnsi"/>
        </w:rPr>
        <w:t>G</w:t>
      </w:r>
      <w:r w:rsidRPr="006C3D00">
        <w:rPr>
          <w:rFonts w:asciiTheme="majorHAnsi" w:hAnsiTheme="majorHAnsi" w:cstheme="majorHAnsi"/>
        </w:rPr>
        <w:t xml:space="preserve"> needle. Epaxial muscles are the preferred site of the intramuscular injection. </w:t>
      </w:r>
    </w:p>
    <w:p w14:paraId="49080616" w14:textId="77777777" w:rsidR="006C3D00" w:rsidRPr="006C3D00" w:rsidRDefault="006C3D00" w:rsidP="006C3D00">
      <w:pPr>
        <w:pStyle w:val="ListParagraph"/>
        <w:ind w:left="0"/>
        <w:rPr>
          <w:rFonts w:asciiTheme="majorHAnsi" w:hAnsiTheme="majorHAnsi" w:cstheme="majorHAnsi"/>
        </w:rPr>
      </w:pPr>
    </w:p>
    <w:p w14:paraId="7DA4EF23" w14:textId="377CC7C1" w:rsidR="00DB78F0" w:rsidRPr="006C3D00" w:rsidRDefault="00DB78F0" w:rsidP="006C3D00">
      <w:pPr>
        <w:pStyle w:val="ListParagraph"/>
        <w:ind w:left="0"/>
        <w:rPr>
          <w:rFonts w:asciiTheme="majorHAnsi" w:hAnsiTheme="majorHAnsi" w:cstheme="majorHAnsi"/>
        </w:rPr>
      </w:pPr>
      <w:r w:rsidRPr="006C3D00">
        <w:rPr>
          <w:rFonts w:asciiTheme="majorHAnsi" w:hAnsiTheme="majorHAnsi" w:cstheme="majorHAnsi"/>
        </w:rPr>
        <w:t xml:space="preserve">NOTE: Acepromazine can also be administered subcutaneously, but IM is preferred by the lab, as it acts more rapidly and reduces the incidence of skin lesions. </w:t>
      </w:r>
    </w:p>
    <w:p w14:paraId="3FBC04B2" w14:textId="77777777" w:rsidR="007D22A8" w:rsidRPr="006C3D00" w:rsidRDefault="007D22A8" w:rsidP="007D22A8">
      <w:pPr>
        <w:pStyle w:val="ListParagraph"/>
        <w:ind w:left="0"/>
        <w:rPr>
          <w:rFonts w:asciiTheme="majorHAnsi" w:hAnsiTheme="majorHAnsi" w:cstheme="majorHAnsi"/>
        </w:rPr>
      </w:pPr>
    </w:p>
    <w:p w14:paraId="7E84DCC6" w14:textId="5B6569A1" w:rsidR="00965CA1" w:rsidRPr="006C3D00" w:rsidRDefault="00965CA1"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Wait 10-15 minutes to allow the acepromazine to take effect. </w:t>
      </w:r>
    </w:p>
    <w:p w14:paraId="5C922DF0" w14:textId="77777777" w:rsidR="007D22A8" w:rsidRPr="006C3D00" w:rsidRDefault="007D22A8" w:rsidP="007D22A8">
      <w:pPr>
        <w:contextualSpacing/>
        <w:rPr>
          <w:rFonts w:asciiTheme="majorHAnsi" w:hAnsiTheme="majorHAnsi" w:cstheme="majorHAnsi"/>
        </w:rPr>
      </w:pPr>
    </w:p>
    <w:p w14:paraId="3B771E95" w14:textId="3F3357FB" w:rsidR="00DB78F0" w:rsidRPr="006C3D00" w:rsidRDefault="00DB78F0"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Anesthetize </w:t>
      </w:r>
      <w:r w:rsidR="00965CA1" w:rsidRPr="006C3D00">
        <w:rPr>
          <w:rFonts w:asciiTheme="majorHAnsi" w:hAnsiTheme="majorHAnsi" w:cstheme="majorHAnsi"/>
        </w:rPr>
        <w:t xml:space="preserve">the rabbit </w:t>
      </w:r>
      <w:r w:rsidRPr="006C3D00">
        <w:rPr>
          <w:rFonts w:asciiTheme="majorHAnsi" w:hAnsiTheme="majorHAnsi" w:cstheme="majorHAnsi"/>
        </w:rPr>
        <w:t xml:space="preserve">with isoflurane </w:t>
      </w:r>
      <w:r w:rsidR="00965CA1" w:rsidRPr="006C3D00">
        <w:rPr>
          <w:rFonts w:asciiTheme="majorHAnsi" w:hAnsiTheme="majorHAnsi" w:cstheme="majorHAnsi"/>
        </w:rPr>
        <w:t>by placing the connected nose cone over the animal’s nose. Adjust the vaporizer to</w:t>
      </w:r>
      <w:r w:rsidRPr="006C3D00">
        <w:rPr>
          <w:rFonts w:asciiTheme="majorHAnsi" w:hAnsiTheme="majorHAnsi" w:cstheme="majorHAnsi"/>
        </w:rPr>
        <w:t xml:space="preserve"> </w:t>
      </w:r>
      <w:r w:rsidRPr="006C3D00">
        <w:rPr>
          <w:rFonts w:asciiTheme="majorHAnsi" w:hAnsiTheme="majorHAnsi" w:cstheme="majorHAnsi"/>
          <w:color w:val="231F20"/>
        </w:rPr>
        <w:t>up to 4% isoflurane combined with up to 4 liters/minute oxygen</w:t>
      </w:r>
      <w:r w:rsidRPr="006C3D00">
        <w:rPr>
          <w:rFonts w:asciiTheme="majorHAnsi" w:hAnsiTheme="majorHAnsi" w:cstheme="majorHAnsi"/>
        </w:rPr>
        <w:t xml:space="preserve">. </w:t>
      </w:r>
      <w:r w:rsidR="00B26F18" w:rsidRPr="006C3D00">
        <w:rPr>
          <w:rFonts w:asciiTheme="majorHAnsi" w:hAnsiTheme="majorHAnsi" w:cstheme="majorHAnsi"/>
        </w:rPr>
        <w:t>Rabbits have a high aversion to i</w:t>
      </w:r>
      <w:r w:rsidRPr="006C3D00">
        <w:rPr>
          <w:rFonts w:asciiTheme="majorHAnsi" w:hAnsiTheme="majorHAnsi" w:cstheme="majorHAnsi"/>
        </w:rPr>
        <w:t>soflurane, so adequate restraint is necessary when masking the animal.</w:t>
      </w:r>
      <w:r w:rsidR="0046328A" w:rsidRPr="006C3D00">
        <w:rPr>
          <w:rFonts w:asciiTheme="majorHAnsi" w:hAnsiTheme="majorHAnsi" w:cstheme="majorHAnsi"/>
        </w:rPr>
        <w:t xml:space="preserve"> </w:t>
      </w:r>
    </w:p>
    <w:p w14:paraId="2FC2FF84" w14:textId="77777777" w:rsidR="007D22A8" w:rsidRPr="006C3D00" w:rsidRDefault="007D22A8" w:rsidP="007D22A8">
      <w:pPr>
        <w:contextualSpacing/>
        <w:rPr>
          <w:rFonts w:asciiTheme="majorHAnsi" w:hAnsiTheme="majorHAnsi" w:cstheme="majorHAnsi"/>
        </w:rPr>
      </w:pPr>
    </w:p>
    <w:p w14:paraId="63DD002F" w14:textId="713680BC" w:rsidR="00DB78F0" w:rsidRPr="006C3D00" w:rsidRDefault="00DB78F0"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Once fully anesthetized, as assessed by the pinna, pedal, and/or palpebral reflex, apply ophthalmic lubricant to each eye to prevent drying of the eyes and subsequent corneal ulceration. </w:t>
      </w:r>
    </w:p>
    <w:p w14:paraId="52F5A335" w14:textId="77777777" w:rsidR="007D22A8" w:rsidRPr="006C3D00" w:rsidRDefault="007D22A8" w:rsidP="007D22A8">
      <w:pPr>
        <w:contextualSpacing/>
        <w:rPr>
          <w:rFonts w:asciiTheme="majorHAnsi" w:hAnsiTheme="majorHAnsi" w:cstheme="majorHAnsi"/>
        </w:rPr>
      </w:pPr>
    </w:p>
    <w:p w14:paraId="305D04E9" w14:textId="1541AB48" w:rsidR="00DB78F0" w:rsidRPr="006C3D00" w:rsidRDefault="00DB78F0"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Continually monitor reflexes and breathing during </w:t>
      </w:r>
      <w:proofErr w:type="gramStart"/>
      <w:r w:rsidRPr="006C3D00">
        <w:rPr>
          <w:rFonts w:asciiTheme="majorHAnsi" w:hAnsiTheme="majorHAnsi" w:cstheme="majorHAnsi"/>
        </w:rPr>
        <w:t>anesthesia</w:t>
      </w:r>
      <w:r w:rsidR="00965CA1" w:rsidRPr="006C3D00">
        <w:rPr>
          <w:rFonts w:asciiTheme="majorHAnsi" w:hAnsiTheme="majorHAnsi" w:cstheme="majorHAnsi"/>
        </w:rPr>
        <w:t>,</w:t>
      </w:r>
      <w:r w:rsidRPr="006C3D00">
        <w:rPr>
          <w:rFonts w:asciiTheme="majorHAnsi" w:hAnsiTheme="majorHAnsi" w:cstheme="majorHAnsi"/>
        </w:rPr>
        <w:t xml:space="preserve"> and</w:t>
      </w:r>
      <w:proofErr w:type="gramEnd"/>
      <w:r w:rsidRPr="006C3D00">
        <w:rPr>
          <w:rFonts w:asciiTheme="majorHAnsi" w:hAnsiTheme="majorHAnsi" w:cstheme="majorHAnsi"/>
        </w:rPr>
        <w:t xml:space="preserve"> reduce</w:t>
      </w:r>
      <w:r w:rsidR="00965CA1" w:rsidRPr="006C3D00">
        <w:rPr>
          <w:rFonts w:asciiTheme="majorHAnsi" w:hAnsiTheme="majorHAnsi" w:cstheme="majorHAnsi"/>
        </w:rPr>
        <w:t xml:space="preserve"> the</w:t>
      </w:r>
      <w:r w:rsidRPr="006C3D00">
        <w:rPr>
          <w:rFonts w:asciiTheme="majorHAnsi" w:hAnsiTheme="majorHAnsi" w:cstheme="majorHAnsi"/>
        </w:rPr>
        <w:t xml:space="preserve"> isoflurane rate to 1-2% once</w:t>
      </w:r>
      <w:r w:rsidR="00965CA1" w:rsidRPr="006C3D00">
        <w:rPr>
          <w:rFonts w:asciiTheme="majorHAnsi" w:hAnsiTheme="majorHAnsi" w:cstheme="majorHAnsi"/>
        </w:rPr>
        <w:t xml:space="preserve"> an</w:t>
      </w:r>
      <w:r w:rsidRPr="006C3D00">
        <w:rPr>
          <w:rFonts w:asciiTheme="majorHAnsi" w:hAnsiTheme="majorHAnsi" w:cstheme="majorHAnsi"/>
        </w:rPr>
        <w:t xml:space="preserve"> adequate </w:t>
      </w:r>
      <w:r w:rsidR="00965CA1" w:rsidRPr="006C3D00">
        <w:rPr>
          <w:rFonts w:asciiTheme="majorHAnsi" w:hAnsiTheme="majorHAnsi" w:cstheme="majorHAnsi"/>
        </w:rPr>
        <w:t xml:space="preserve">plane of </w:t>
      </w:r>
      <w:r w:rsidRPr="006C3D00">
        <w:rPr>
          <w:rFonts w:asciiTheme="majorHAnsi" w:hAnsiTheme="majorHAnsi" w:cstheme="majorHAnsi"/>
        </w:rPr>
        <w:t xml:space="preserve">anesthesia has been reached. </w:t>
      </w:r>
    </w:p>
    <w:p w14:paraId="52BF7C41" w14:textId="737ADF85" w:rsidR="00DB78F0" w:rsidRPr="006C3D00" w:rsidRDefault="00DB78F0" w:rsidP="007D22A8">
      <w:pPr>
        <w:contextualSpacing/>
        <w:rPr>
          <w:rFonts w:asciiTheme="majorHAnsi" w:hAnsiTheme="majorHAnsi" w:cstheme="majorHAnsi"/>
          <w:b/>
        </w:rPr>
      </w:pPr>
    </w:p>
    <w:p w14:paraId="1084AF04" w14:textId="550A6F02" w:rsidR="0010332B" w:rsidRPr="006C3D00" w:rsidRDefault="0010332B" w:rsidP="007D22A8">
      <w:pPr>
        <w:pStyle w:val="ListParagraph"/>
        <w:numPr>
          <w:ilvl w:val="0"/>
          <w:numId w:val="23"/>
        </w:numPr>
        <w:ind w:left="0" w:firstLine="0"/>
        <w:rPr>
          <w:rFonts w:asciiTheme="majorHAnsi" w:hAnsiTheme="majorHAnsi" w:cstheme="majorHAnsi"/>
          <w:b/>
        </w:rPr>
      </w:pPr>
      <w:r w:rsidRPr="006C3D00">
        <w:rPr>
          <w:rFonts w:asciiTheme="majorHAnsi" w:hAnsiTheme="majorHAnsi" w:cstheme="majorHAnsi"/>
          <w:b/>
        </w:rPr>
        <w:t xml:space="preserve">Intranasal </w:t>
      </w:r>
      <w:r w:rsidR="006C3D00" w:rsidRPr="006C3D00">
        <w:rPr>
          <w:rFonts w:asciiTheme="majorHAnsi" w:hAnsiTheme="majorHAnsi" w:cstheme="majorHAnsi"/>
          <w:b/>
        </w:rPr>
        <w:t>i</w:t>
      </w:r>
      <w:r w:rsidRPr="006C3D00">
        <w:rPr>
          <w:rFonts w:asciiTheme="majorHAnsi" w:hAnsiTheme="majorHAnsi" w:cstheme="majorHAnsi"/>
          <w:b/>
        </w:rPr>
        <w:t>mmunization</w:t>
      </w:r>
    </w:p>
    <w:p w14:paraId="781610A7" w14:textId="77777777" w:rsidR="007D22A8" w:rsidRPr="006C3D00" w:rsidRDefault="007D22A8" w:rsidP="007D22A8">
      <w:pPr>
        <w:contextualSpacing/>
        <w:rPr>
          <w:rFonts w:asciiTheme="majorHAnsi" w:hAnsiTheme="majorHAnsi" w:cstheme="majorHAnsi"/>
        </w:rPr>
      </w:pPr>
    </w:p>
    <w:p w14:paraId="69A45CFD" w14:textId="39594854" w:rsidR="0010332B" w:rsidRPr="006C3D00" w:rsidRDefault="0010332B"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lastRenderedPageBreak/>
        <w:t xml:space="preserve">Prepare immunization solution prior to animal handling. </w:t>
      </w:r>
    </w:p>
    <w:p w14:paraId="26C522D8" w14:textId="77777777" w:rsidR="007D22A8" w:rsidRPr="006C3D00" w:rsidRDefault="007D22A8" w:rsidP="007D22A8">
      <w:pPr>
        <w:pStyle w:val="ListParagraph"/>
        <w:ind w:left="0"/>
        <w:rPr>
          <w:rFonts w:asciiTheme="majorHAnsi" w:hAnsiTheme="majorHAnsi" w:cstheme="majorHAnsi"/>
        </w:rPr>
      </w:pPr>
    </w:p>
    <w:p w14:paraId="3138821A" w14:textId="054E454C" w:rsidR="00922555" w:rsidRPr="006C3D00" w:rsidRDefault="00922555"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Sedate the rabbit as described above.</w:t>
      </w:r>
    </w:p>
    <w:p w14:paraId="2F03304E" w14:textId="77777777" w:rsidR="007D22A8" w:rsidRPr="006C3D00" w:rsidRDefault="007D22A8" w:rsidP="007D22A8">
      <w:pPr>
        <w:pStyle w:val="ListParagraph"/>
        <w:ind w:left="0"/>
        <w:rPr>
          <w:rFonts w:asciiTheme="majorHAnsi" w:hAnsiTheme="majorHAnsi" w:cstheme="majorHAnsi"/>
        </w:rPr>
      </w:pPr>
    </w:p>
    <w:p w14:paraId="78934F35" w14:textId="30D67996" w:rsidR="0010332B" w:rsidRPr="006C3D00" w:rsidRDefault="0010332B"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Once </w:t>
      </w:r>
      <w:r w:rsidR="00D5550F" w:rsidRPr="006C3D00">
        <w:rPr>
          <w:rFonts w:asciiTheme="majorHAnsi" w:hAnsiTheme="majorHAnsi" w:cstheme="majorHAnsi"/>
        </w:rPr>
        <w:t>the lab member</w:t>
      </w:r>
      <w:r w:rsidRPr="006C3D00">
        <w:rPr>
          <w:rFonts w:asciiTheme="majorHAnsi" w:hAnsiTheme="majorHAnsi" w:cstheme="majorHAnsi"/>
        </w:rPr>
        <w:t xml:space="preserve"> is ready to administer the vaccine and the rabbit is in an adequate plane of anesthesia, turn off the isoflurane and oxygen</w:t>
      </w:r>
      <w:r w:rsidR="00D5550F" w:rsidRPr="006C3D00">
        <w:rPr>
          <w:rFonts w:asciiTheme="majorHAnsi" w:hAnsiTheme="majorHAnsi" w:cstheme="majorHAnsi"/>
        </w:rPr>
        <w:t xml:space="preserve"> and remove the nose cone</w:t>
      </w:r>
      <w:r w:rsidRPr="006C3D00">
        <w:rPr>
          <w:rFonts w:asciiTheme="majorHAnsi" w:hAnsiTheme="majorHAnsi" w:cstheme="majorHAnsi"/>
        </w:rPr>
        <w:t>.</w:t>
      </w:r>
    </w:p>
    <w:p w14:paraId="7BFF357A" w14:textId="77777777" w:rsidR="007D22A8" w:rsidRPr="006C3D00" w:rsidRDefault="007D22A8" w:rsidP="007D22A8">
      <w:pPr>
        <w:pStyle w:val="ListParagraph"/>
        <w:ind w:left="0"/>
        <w:rPr>
          <w:rFonts w:asciiTheme="majorHAnsi" w:hAnsiTheme="majorHAnsi" w:cstheme="majorHAnsi"/>
        </w:rPr>
      </w:pPr>
    </w:p>
    <w:p w14:paraId="46529B64" w14:textId="71E971B4" w:rsidR="0010332B" w:rsidRPr="006C3D00" w:rsidRDefault="00922555"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P</w:t>
      </w:r>
      <w:r w:rsidR="0010332B" w:rsidRPr="006C3D00">
        <w:rPr>
          <w:rFonts w:asciiTheme="majorHAnsi" w:hAnsiTheme="majorHAnsi" w:cstheme="majorHAnsi"/>
        </w:rPr>
        <w:t>lace</w:t>
      </w:r>
      <w:r w:rsidR="00E10295" w:rsidRPr="006C3D00">
        <w:rPr>
          <w:rFonts w:asciiTheme="majorHAnsi" w:hAnsiTheme="majorHAnsi" w:cstheme="majorHAnsi"/>
        </w:rPr>
        <w:t xml:space="preserve"> the</w:t>
      </w:r>
      <w:r w:rsidR="0010332B" w:rsidRPr="006C3D00">
        <w:rPr>
          <w:rFonts w:asciiTheme="majorHAnsi" w:hAnsiTheme="majorHAnsi" w:cstheme="majorHAnsi"/>
        </w:rPr>
        <w:t xml:space="preserve"> rabbit in dorsal </w:t>
      </w:r>
      <w:proofErr w:type="gramStart"/>
      <w:r w:rsidR="0010332B" w:rsidRPr="006C3D00">
        <w:rPr>
          <w:rFonts w:asciiTheme="majorHAnsi" w:hAnsiTheme="majorHAnsi" w:cstheme="majorHAnsi"/>
        </w:rPr>
        <w:t>recumbency, and</w:t>
      </w:r>
      <w:proofErr w:type="gramEnd"/>
      <w:r w:rsidR="0010332B" w:rsidRPr="006C3D00">
        <w:rPr>
          <w:rFonts w:asciiTheme="majorHAnsi" w:hAnsiTheme="majorHAnsi" w:cstheme="majorHAnsi"/>
        </w:rPr>
        <w:t xml:space="preserve"> prop the neck and head at an</w:t>
      </w:r>
      <w:r w:rsidR="00E10295" w:rsidRPr="006C3D00">
        <w:rPr>
          <w:rFonts w:asciiTheme="majorHAnsi" w:hAnsiTheme="majorHAnsi" w:cstheme="majorHAnsi"/>
        </w:rPr>
        <w:t xml:space="preserve"> approximate 45</w:t>
      </w:r>
      <w:r w:rsidR="006C3D00">
        <w:rPr>
          <w:rFonts w:asciiTheme="majorHAnsi" w:hAnsiTheme="majorHAnsi" w:cstheme="majorHAnsi"/>
        </w:rPr>
        <w:t xml:space="preserve">° </w:t>
      </w:r>
      <w:r w:rsidR="0010332B" w:rsidRPr="006C3D00">
        <w:rPr>
          <w:rFonts w:asciiTheme="majorHAnsi" w:hAnsiTheme="majorHAnsi" w:cstheme="majorHAnsi"/>
        </w:rPr>
        <w:t xml:space="preserve">angle that allows easy access and visualization of both nares by the lab member administering the vaccine. </w:t>
      </w:r>
    </w:p>
    <w:p w14:paraId="6EC45F32" w14:textId="77777777" w:rsidR="007D22A8" w:rsidRPr="006C3D00" w:rsidRDefault="007D22A8" w:rsidP="007D22A8">
      <w:pPr>
        <w:pStyle w:val="ListParagraph"/>
        <w:ind w:left="0"/>
        <w:rPr>
          <w:rFonts w:asciiTheme="majorHAnsi" w:hAnsiTheme="majorHAnsi" w:cstheme="majorHAnsi"/>
        </w:rPr>
      </w:pPr>
    </w:p>
    <w:p w14:paraId="5F7D22C9" w14:textId="7ACF7843" w:rsidR="006C3D00" w:rsidRDefault="0010332B"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Load the pipette with no more than </w:t>
      </w:r>
      <w:r w:rsidR="00654C1A" w:rsidRPr="006C3D00">
        <w:rPr>
          <w:rFonts w:asciiTheme="majorHAnsi" w:hAnsiTheme="majorHAnsi" w:cstheme="majorHAnsi"/>
        </w:rPr>
        <w:t>10</w:t>
      </w:r>
      <w:r w:rsidRPr="006C3D00">
        <w:rPr>
          <w:rFonts w:asciiTheme="majorHAnsi" w:hAnsiTheme="majorHAnsi" w:cstheme="majorHAnsi"/>
        </w:rPr>
        <w:t>0</w:t>
      </w:r>
      <w:r w:rsidR="004C697A" w:rsidRPr="006C3D00">
        <w:rPr>
          <w:rFonts w:asciiTheme="majorHAnsi" w:hAnsiTheme="majorHAnsi" w:cstheme="majorHAnsi"/>
        </w:rPr>
        <w:t xml:space="preserve"> </w:t>
      </w:r>
      <w:r w:rsidRPr="006C3D00">
        <w:rPr>
          <w:rFonts w:asciiTheme="majorHAnsi" w:hAnsiTheme="majorHAnsi" w:cstheme="majorHAnsi"/>
        </w:rPr>
        <w:t>μL of the vaccine solution, and quickly admini</w:t>
      </w:r>
      <w:r w:rsidR="007D22A8" w:rsidRPr="006C3D00">
        <w:rPr>
          <w:rFonts w:asciiTheme="majorHAnsi" w:hAnsiTheme="majorHAnsi" w:cstheme="majorHAnsi"/>
        </w:rPr>
        <w:t>s</w:t>
      </w:r>
      <w:r w:rsidRPr="006C3D00">
        <w:rPr>
          <w:rFonts w:asciiTheme="majorHAnsi" w:hAnsiTheme="majorHAnsi" w:cstheme="majorHAnsi"/>
        </w:rPr>
        <w:t>ter the solution in each nostril. The pipette should be held at an approximate 45</w:t>
      </w:r>
      <w:r w:rsidR="006C3D00">
        <w:rPr>
          <w:rFonts w:asciiTheme="majorHAnsi" w:hAnsiTheme="majorHAnsi" w:cstheme="majorHAnsi"/>
        </w:rPr>
        <w:t>°</w:t>
      </w:r>
      <w:r w:rsidR="006C3D00">
        <w:rPr>
          <w:rFonts w:asciiTheme="majorHAnsi" w:hAnsiTheme="majorHAnsi" w:cstheme="majorHAnsi"/>
        </w:rPr>
        <w:t xml:space="preserve"> </w:t>
      </w:r>
      <w:r w:rsidRPr="006C3D00">
        <w:rPr>
          <w:rFonts w:asciiTheme="majorHAnsi" w:hAnsiTheme="majorHAnsi" w:cstheme="majorHAnsi"/>
        </w:rPr>
        <w:t xml:space="preserve">angle, angled towards the medial aspect of the nasal passage. </w:t>
      </w:r>
    </w:p>
    <w:p w14:paraId="41DBF168" w14:textId="77777777" w:rsidR="006C3D00" w:rsidRPr="006C3D00" w:rsidRDefault="006C3D00" w:rsidP="006C3D00">
      <w:pPr>
        <w:pStyle w:val="ListParagraph"/>
        <w:rPr>
          <w:rFonts w:asciiTheme="majorHAnsi" w:hAnsiTheme="majorHAnsi" w:cstheme="majorHAnsi"/>
        </w:rPr>
      </w:pPr>
    </w:p>
    <w:p w14:paraId="6A201DF9" w14:textId="0D3C5B09" w:rsidR="0010332B" w:rsidRPr="006C3D00" w:rsidRDefault="00E10295" w:rsidP="006C3D00">
      <w:pPr>
        <w:pStyle w:val="ListParagraph"/>
        <w:ind w:left="0"/>
        <w:rPr>
          <w:rFonts w:asciiTheme="majorHAnsi" w:hAnsiTheme="majorHAnsi" w:cstheme="majorHAnsi"/>
        </w:rPr>
      </w:pPr>
      <w:r w:rsidRPr="006C3D00">
        <w:rPr>
          <w:rFonts w:asciiTheme="majorHAnsi" w:hAnsiTheme="majorHAnsi" w:cstheme="majorHAnsi"/>
        </w:rPr>
        <w:t xml:space="preserve">NOTE: </w:t>
      </w:r>
      <w:r w:rsidR="0010332B" w:rsidRPr="006C3D00">
        <w:rPr>
          <w:rFonts w:asciiTheme="majorHAnsi" w:hAnsiTheme="majorHAnsi" w:cstheme="majorHAnsi"/>
        </w:rPr>
        <w:t xml:space="preserve">The goal of immunization is for the solution to contact the mucosal membrane of the nares, so the tip should not be placed within the nares, as this may result in </w:t>
      </w:r>
      <w:r w:rsidR="008162B7" w:rsidRPr="006C3D00">
        <w:rPr>
          <w:rFonts w:asciiTheme="majorHAnsi" w:hAnsiTheme="majorHAnsi" w:cstheme="majorHAnsi"/>
        </w:rPr>
        <w:t xml:space="preserve">abrasion or irritation of the mucosal tissues and potentially influence the immunogenicity of the </w:t>
      </w:r>
      <w:proofErr w:type="gramStart"/>
      <w:r w:rsidR="008162B7" w:rsidRPr="006C3D00">
        <w:rPr>
          <w:rFonts w:asciiTheme="majorHAnsi" w:hAnsiTheme="majorHAnsi" w:cstheme="majorHAnsi"/>
        </w:rPr>
        <w:t>nasally-administered</w:t>
      </w:r>
      <w:proofErr w:type="gramEnd"/>
      <w:r w:rsidR="008162B7" w:rsidRPr="006C3D00">
        <w:rPr>
          <w:rFonts w:asciiTheme="majorHAnsi" w:hAnsiTheme="majorHAnsi" w:cstheme="majorHAnsi"/>
        </w:rPr>
        <w:t xml:space="preserve"> vaccine.</w:t>
      </w:r>
      <w:r w:rsidR="0010332B" w:rsidRPr="006C3D00">
        <w:rPr>
          <w:rFonts w:asciiTheme="majorHAnsi" w:hAnsiTheme="majorHAnsi" w:cstheme="majorHAnsi"/>
        </w:rPr>
        <w:t xml:space="preserve"> The vaccine should be administered quickly and done in the same manner in the other </w:t>
      </w:r>
      <w:proofErr w:type="spellStart"/>
      <w:r w:rsidR="0010332B" w:rsidRPr="006C3D00">
        <w:rPr>
          <w:rFonts w:asciiTheme="majorHAnsi" w:hAnsiTheme="majorHAnsi" w:cstheme="majorHAnsi"/>
        </w:rPr>
        <w:t>nare</w:t>
      </w:r>
      <w:proofErr w:type="spellEnd"/>
      <w:r w:rsidR="0010332B" w:rsidRPr="006C3D00">
        <w:rPr>
          <w:rFonts w:asciiTheme="majorHAnsi" w:hAnsiTheme="majorHAnsi" w:cstheme="majorHAnsi"/>
        </w:rPr>
        <w:t xml:space="preserve">. </w:t>
      </w:r>
    </w:p>
    <w:p w14:paraId="33751BCB" w14:textId="77777777" w:rsidR="007D22A8" w:rsidRPr="006C3D00" w:rsidRDefault="007D22A8" w:rsidP="007D22A8">
      <w:pPr>
        <w:pStyle w:val="ListParagraph"/>
        <w:ind w:left="0"/>
        <w:rPr>
          <w:rFonts w:asciiTheme="majorHAnsi" w:hAnsiTheme="majorHAnsi" w:cstheme="majorHAnsi"/>
        </w:rPr>
      </w:pPr>
    </w:p>
    <w:p w14:paraId="47D6F1D6" w14:textId="77777777" w:rsidR="006C3D00" w:rsidRDefault="0010332B"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Following administration in both nasal passages, </w:t>
      </w:r>
      <w:r w:rsidR="006C3D00">
        <w:rPr>
          <w:rFonts w:asciiTheme="majorHAnsi" w:hAnsiTheme="majorHAnsi" w:cstheme="majorHAnsi"/>
        </w:rPr>
        <w:t xml:space="preserve">maintain </w:t>
      </w:r>
      <w:r w:rsidRPr="006C3D00">
        <w:rPr>
          <w:rFonts w:asciiTheme="majorHAnsi" w:hAnsiTheme="majorHAnsi" w:cstheme="majorHAnsi"/>
        </w:rPr>
        <w:t xml:space="preserve">the rabbit in dorsal recumbency for 30 seconds to minimize leakage of the vaccine solution. </w:t>
      </w:r>
    </w:p>
    <w:p w14:paraId="10160BE3" w14:textId="77777777" w:rsidR="006C3D00" w:rsidRDefault="006C3D00" w:rsidP="006C3D00">
      <w:pPr>
        <w:pStyle w:val="ListParagraph"/>
        <w:ind w:left="0"/>
        <w:rPr>
          <w:rFonts w:asciiTheme="majorHAnsi" w:hAnsiTheme="majorHAnsi" w:cstheme="majorHAnsi"/>
        </w:rPr>
      </w:pPr>
    </w:p>
    <w:p w14:paraId="6D2AC0B5" w14:textId="682AF4C3" w:rsidR="0010332B" w:rsidRPr="006C3D00" w:rsidRDefault="00E10295" w:rsidP="006C3D00">
      <w:pPr>
        <w:pStyle w:val="ListParagraph"/>
        <w:ind w:left="0"/>
        <w:rPr>
          <w:rFonts w:asciiTheme="majorHAnsi" w:hAnsiTheme="majorHAnsi" w:cstheme="majorHAnsi"/>
        </w:rPr>
      </w:pPr>
      <w:r w:rsidRPr="006C3D00">
        <w:rPr>
          <w:rFonts w:asciiTheme="majorHAnsi" w:hAnsiTheme="majorHAnsi" w:cstheme="majorHAnsi"/>
        </w:rPr>
        <w:t>NOTE: The</w:t>
      </w:r>
      <w:r w:rsidR="0010332B" w:rsidRPr="006C3D00">
        <w:rPr>
          <w:rFonts w:asciiTheme="majorHAnsi" w:hAnsiTheme="majorHAnsi" w:cstheme="majorHAnsi"/>
        </w:rPr>
        <w:t xml:space="preserve"> lab will typically administer no more than </w:t>
      </w:r>
      <w:r w:rsidR="00654C1A" w:rsidRPr="006C3D00">
        <w:rPr>
          <w:rFonts w:asciiTheme="majorHAnsi" w:hAnsiTheme="majorHAnsi" w:cstheme="majorHAnsi"/>
        </w:rPr>
        <w:t>10</w:t>
      </w:r>
      <w:r w:rsidR="0010332B" w:rsidRPr="006C3D00">
        <w:rPr>
          <w:rFonts w:asciiTheme="majorHAnsi" w:hAnsiTheme="majorHAnsi" w:cstheme="majorHAnsi"/>
        </w:rPr>
        <w:t>0</w:t>
      </w:r>
      <w:r w:rsidR="004C697A" w:rsidRPr="006C3D00">
        <w:rPr>
          <w:rFonts w:asciiTheme="majorHAnsi" w:hAnsiTheme="majorHAnsi" w:cstheme="majorHAnsi"/>
        </w:rPr>
        <w:t xml:space="preserve"> </w:t>
      </w:r>
      <w:r w:rsidR="0010332B" w:rsidRPr="006C3D00">
        <w:rPr>
          <w:rFonts w:asciiTheme="majorHAnsi" w:hAnsiTheme="majorHAnsi" w:cstheme="majorHAnsi"/>
        </w:rPr>
        <w:t>μ</w:t>
      </w:r>
      <w:r w:rsidR="006C3D00">
        <w:rPr>
          <w:rFonts w:asciiTheme="majorHAnsi" w:hAnsiTheme="majorHAnsi" w:cstheme="majorHAnsi"/>
        </w:rPr>
        <w:t>L</w:t>
      </w:r>
      <w:r w:rsidR="0010332B" w:rsidRPr="006C3D00">
        <w:rPr>
          <w:rFonts w:asciiTheme="majorHAnsi" w:hAnsiTheme="majorHAnsi" w:cstheme="majorHAnsi"/>
        </w:rPr>
        <w:t xml:space="preserve"> per nostril at a time. If a larger volume is to be administered, with a maximum total of 500</w:t>
      </w:r>
      <w:r w:rsidR="004C697A" w:rsidRPr="006C3D00">
        <w:rPr>
          <w:rFonts w:asciiTheme="majorHAnsi" w:hAnsiTheme="majorHAnsi" w:cstheme="majorHAnsi"/>
        </w:rPr>
        <w:t xml:space="preserve"> </w:t>
      </w:r>
      <w:r w:rsidR="0010332B" w:rsidRPr="006C3D00">
        <w:rPr>
          <w:rFonts w:asciiTheme="majorHAnsi" w:hAnsiTheme="majorHAnsi" w:cstheme="majorHAnsi"/>
        </w:rPr>
        <w:t>μ</w:t>
      </w:r>
      <w:r w:rsidR="00654C1A" w:rsidRPr="006C3D00">
        <w:rPr>
          <w:rFonts w:asciiTheme="majorHAnsi" w:hAnsiTheme="majorHAnsi" w:cstheme="majorHAnsi"/>
        </w:rPr>
        <w:t>L, the vaccine can be given in 10</w:t>
      </w:r>
      <w:r w:rsidR="0010332B" w:rsidRPr="006C3D00">
        <w:rPr>
          <w:rFonts w:asciiTheme="majorHAnsi" w:hAnsiTheme="majorHAnsi" w:cstheme="majorHAnsi"/>
        </w:rPr>
        <w:t>0</w:t>
      </w:r>
      <w:r w:rsidR="00922555" w:rsidRPr="006C3D00">
        <w:rPr>
          <w:rFonts w:asciiTheme="majorHAnsi" w:hAnsiTheme="majorHAnsi" w:cstheme="majorHAnsi"/>
        </w:rPr>
        <w:t xml:space="preserve"> </w:t>
      </w:r>
      <w:r w:rsidR="0010332B" w:rsidRPr="006C3D00">
        <w:rPr>
          <w:rFonts w:asciiTheme="majorHAnsi" w:hAnsiTheme="majorHAnsi" w:cstheme="majorHAnsi"/>
        </w:rPr>
        <w:t>μL aliquots with a 30 second rest period between immunizations</w:t>
      </w:r>
      <w:r w:rsidR="00654C1A" w:rsidRPr="006C3D00">
        <w:rPr>
          <w:rFonts w:asciiTheme="majorHAnsi" w:hAnsiTheme="majorHAnsi" w:cstheme="majorHAnsi"/>
        </w:rPr>
        <w:t>, and additional administrations of vaccine repeated, with 30 seconds</w:t>
      </w:r>
      <w:r w:rsidR="00922555" w:rsidRPr="006C3D00">
        <w:rPr>
          <w:rFonts w:asciiTheme="majorHAnsi" w:hAnsiTheme="majorHAnsi" w:cstheme="majorHAnsi"/>
        </w:rPr>
        <w:t xml:space="preserve"> of</w:t>
      </w:r>
      <w:r w:rsidR="00654C1A" w:rsidRPr="006C3D00">
        <w:rPr>
          <w:rFonts w:asciiTheme="majorHAnsi" w:hAnsiTheme="majorHAnsi" w:cstheme="majorHAnsi"/>
        </w:rPr>
        <w:t xml:space="preserve"> rest between each administration, until the total vaccine volume is delivered</w:t>
      </w:r>
      <w:r w:rsidR="0010332B" w:rsidRPr="006C3D00">
        <w:rPr>
          <w:rFonts w:asciiTheme="majorHAnsi" w:hAnsiTheme="majorHAnsi" w:cstheme="majorHAnsi"/>
        </w:rPr>
        <w:t>.</w:t>
      </w:r>
    </w:p>
    <w:p w14:paraId="7E59F6DC" w14:textId="77777777" w:rsidR="007D22A8" w:rsidRPr="006C3D00" w:rsidRDefault="007D22A8" w:rsidP="007D22A8">
      <w:pPr>
        <w:pStyle w:val="ListParagraph"/>
        <w:ind w:left="0"/>
        <w:rPr>
          <w:rFonts w:asciiTheme="majorHAnsi" w:hAnsiTheme="majorHAnsi" w:cstheme="majorHAnsi"/>
        </w:rPr>
      </w:pPr>
    </w:p>
    <w:p w14:paraId="1C2FC522" w14:textId="1BD4DCE9" w:rsidR="0010332B" w:rsidRPr="006C3D00" w:rsidRDefault="0010332B"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Following immunization, place the rabbit on the </w:t>
      </w:r>
      <w:proofErr w:type="spellStart"/>
      <w:r w:rsidRPr="006C3D00">
        <w:rPr>
          <w:rFonts w:asciiTheme="majorHAnsi" w:hAnsiTheme="majorHAnsi" w:cstheme="majorHAnsi"/>
        </w:rPr>
        <w:t>ventrum</w:t>
      </w:r>
      <w:proofErr w:type="spellEnd"/>
      <w:r w:rsidRPr="006C3D00">
        <w:rPr>
          <w:rFonts w:asciiTheme="majorHAnsi" w:hAnsiTheme="majorHAnsi" w:cstheme="majorHAnsi"/>
        </w:rPr>
        <w:t xml:space="preserve"> for recovery and closely monitor the animal until it </w:t>
      </w:r>
      <w:r w:rsidR="006C3D00" w:rsidRPr="006C3D00">
        <w:rPr>
          <w:rFonts w:asciiTheme="majorHAnsi" w:hAnsiTheme="majorHAnsi" w:cstheme="majorHAnsi"/>
        </w:rPr>
        <w:t>can</w:t>
      </w:r>
      <w:r w:rsidRPr="006C3D00">
        <w:rPr>
          <w:rFonts w:asciiTheme="majorHAnsi" w:hAnsiTheme="majorHAnsi" w:cstheme="majorHAnsi"/>
        </w:rPr>
        <w:t xml:space="preserve"> maintain sternal recumbency. </w:t>
      </w:r>
    </w:p>
    <w:p w14:paraId="6FAA7A0C" w14:textId="77777777" w:rsidR="0010332B" w:rsidRPr="006C3D00" w:rsidRDefault="0010332B" w:rsidP="007D22A8">
      <w:pPr>
        <w:autoSpaceDE w:val="0"/>
        <w:autoSpaceDN w:val="0"/>
        <w:adjustRightInd w:val="0"/>
        <w:contextualSpacing/>
        <w:rPr>
          <w:rFonts w:asciiTheme="majorHAnsi" w:hAnsiTheme="majorHAnsi" w:cstheme="majorHAnsi"/>
          <w:color w:val="231F20"/>
        </w:rPr>
      </w:pPr>
    </w:p>
    <w:p w14:paraId="7A19103F" w14:textId="20924A6E" w:rsidR="0010332B" w:rsidRPr="006C3D00" w:rsidRDefault="0010332B" w:rsidP="007D22A8">
      <w:pPr>
        <w:pStyle w:val="ListParagraph"/>
        <w:numPr>
          <w:ilvl w:val="0"/>
          <w:numId w:val="23"/>
        </w:numPr>
        <w:ind w:left="0" w:firstLine="0"/>
        <w:rPr>
          <w:rFonts w:asciiTheme="majorHAnsi" w:hAnsiTheme="majorHAnsi" w:cstheme="majorHAnsi"/>
          <w:b/>
          <w:color w:val="231F20"/>
        </w:rPr>
      </w:pPr>
      <w:r w:rsidRPr="006C3D00">
        <w:rPr>
          <w:rFonts w:asciiTheme="majorHAnsi" w:hAnsiTheme="majorHAnsi" w:cstheme="majorHAnsi"/>
          <w:b/>
          <w:color w:val="231F20"/>
        </w:rPr>
        <w:t>Milk collection</w:t>
      </w:r>
    </w:p>
    <w:p w14:paraId="0E24DC03" w14:textId="77777777" w:rsidR="007D22A8" w:rsidRPr="006C3D00" w:rsidRDefault="007D22A8" w:rsidP="007D22A8">
      <w:pPr>
        <w:pStyle w:val="ListParagraph"/>
        <w:ind w:left="0"/>
        <w:rPr>
          <w:rFonts w:asciiTheme="majorHAnsi" w:hAnsiTheme="majorHAnsi" w:cstheme="majorHAnsi"/>
        </w:rPr>
      </w:pPr>
    </w:p>
    <w:p w14:paraId="54117E2D" w14:textId="74D79966" w:rsidR="0010332B" w:rsidRPr="006C3D00" w:rsidRDefault="0010332B"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Sedate the </w:t>
      </w:r>
      <w:r w:rsidR="0054691A" w:rsidRPr="006C3D00">
        <w:rPr>
          <w:rFonts w:asciiTheme="majorHAnsi" w:hAnsiTheme="majorHAnsi" w:cstheme="majorHAnsi"/>
        </w:rPr>
        <w:t xml:space="preserve">lactating </w:t>
      </w:r>
      <w:r w:rsidRPr="006C3D00">
        <w:rPr>
          <w:rFonts w:asciiTheme="majorHAnsi" w:hAnsiTheme="majorHAnsi" w:cstheme="majorHAnsi"/>
        </w:rPr>
        <w:t xml:space="preserve">rabbit </w:t>
      </w:r>
      <w:r w:rsidR="00DB78F0" w:rsidRPr="006C3D00">
        <w:rPr>
          <w:rFonts w:asciiTheme="majorHAnsi" w:hAnsiTheme="majorHAnsi" w:cstheme="majorHAnsi"/>
        </w:rPr>
        <w:t xml:space="preserve">as described above. </w:t>
      </w:r>
    </w:p>
    <w:p w14:paraId="4D73A91D" w14:textId="77777777" w:rsidR="007D22A8" w:rsidRPr="006C3D00" w:rsidRDefault="007D22A8" w:rsidP="007D22A8">
      <w:pPr>
        <w:pStyle w:val="ListParagraph"/>
        <w:ind w:left="0"/>
        <w:rPr>
          <w:rFonts w:asciiTheme="majorHAnsi" w:hAnsiTheme="majorHAnsi" w:cstheme="majorHAnsi"/>
        </w:rPr>
      </w:pPr>
    </w:p>
    <w:p w14:paraId="178A9DA6" w14:textId="7A7DF6D8" w:rsidR="00922555" w:rsidRPr="006C3D00" w:rsidRDefault="00922555"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Clean the </w:t>
      </w:r>
      <w:r w:rsidR="00386151" w:rsidRPr="006C3D00">
        <w:rPr>
          <w:rFonts w:asciiTheme="majorHAnsi" w:hAnsiTheme="majorHAnsi" w:cstheme="majorHAnsi"/>
        </w:rPr>
        <w:t xml:space="preserve">skin over the marginal ear vein with the alcohol swab/wipe. </w:t>
      </w:r>
    </w:p>
    <w:p w14:paraId="218C6D10" w14:textId="77777777" w:rsidR="007D22A8" w:rsidRPr="006C3D00" w:rsidRDefault="007D22A8" w:rsidP="007D22A8">
      <w:pPr>
        <w:pStyle w:val="ListParagraph"/>
        <w:ind w:left="0"/>
        <w:rPr>
          <w:rFonts w:asciiTheme="majorHAnsi" w:hAnsiTheme="majorHAnsi" w:cstheme="majorHAnsi"/>
        </w:rPr>
      </w:pPr>
    </w:p>
    <w:p w14:paraId="1FE0365E" w14:textId="77777777" w:rsidR="006C3D00" w:rsidRDefault="007D22A8"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U</w:t>
      </w:r>
      <w:r w:rsidR="0054691A" w:rsidRPr="006C3D00">
        <w:rPr>
          <w:rFonts w:asciiTheme="majorHAnsi" w:hAnsiTheme="majorHAnsi" w:cstheme="majorHAnsi"/>
        </w:rPr>
        <w:t>sing a 1</w:t>
      </w:r>
      <w:r w:rsidR="006C3D00">
        <w:rPr>
          <w:rFonts w:asciiTheme="majorHAnsi" w:hAnsiTheme="majorHAnsi" w:cstheme="majorHAnsi"/>
        </w:rPr>
        <w:t xml:space="preserve"> </w:t>
      </w:r>
      <w:r w:rsidR="0054691A" w:rsidRPr="006C3D00">
        <w:rPr>
          <w:rFonts w:asciiTheme="majorHAnsi" w:hAnsiTheme="majorHAnsi" w:cstheme="majorHAnsi"/>
        </w:rPr>
        <w:t>mL syringe and 25 g needle, a</w:t>
      </w:r>
      <w:r w:rsidR="0010332B" w:rsidRPr="006C3D00">
        <w:rPr>
          <w:rFonts w:asciiTheme="majorHAnsi" w:hAnsiTheme="majorHAnsi" w:cstheme="majorHAnsi"/>
        </w:rPr>
        <w:t>dminister approximately 1-2</w:t>
      </w:r>
      <w:r w:rsidR="004C697A" w:rsidRPr="006C3D00">
        <w:rPr>
          <w:rFonts w:asciiTheme="majorHAnsi" w:hAnsiTheme="majorHAnsi" w:cstheme="majorHAnsi"/>
        </w:rPr>
        <w:t xml:space="preserve"> </w:t>
      </w:r>
      <w:r w:rsidR="0010332B" w:rsidRPr="006C3D00">
        <w:rPr>
          <w:rFonts w:asciiTheme="majorHAnsi" w:hAnsiTheme="majorHAnsi" w:cstheme="majorHAnsi"/>
        </w:rPr>
        <w:t xml:space="preserve">IU of oxytocin intravenously via the marginal ear vein to induce milk letdown. </w:t>
      </w:r>
    </w:p>
    <w:p w14:paraId="7F87DFC0" w14:textId="77777777" w:rsidR="006C3D00" w:rsidRPr="006C3D00" w:rsidRDefault="006C3D00" w:rsidP="006C3D00">
      <w:pPr>
        <w:pStyle w:val="ListParagraph"/>
        <w:rPr>
          <w:rFonts w:asciiTheme="majorHAnsi" w:hAnsiTheme="majorHAnsi" w:cstheme="majorHAnsi"/>
        </w:rPr>
      </w:pPr>
    </w:p>
    <w:p w14:paraId="3E226C33" w14:textId="3269CCBD" w:rsidR="0010332B" w:rsidRPr="006C3D00" w:rsidRDefault="0054691A" w:rsidP="006C3D00">
      <w:pPr>
        <w:pStyle w:val="ListParagraph"/>
        <w:ind w:left="0"/>
        <w:rPr>
          <w:rFonts w:asciiTheme="majorHAnsi" w:hAnsiTheme="majorHAnsi" w:cstheme="majorHAnsi"/>
        </w:rPr>
      </w:pPr>
      <w:r w:rsidRPr="006C3D00">
        <w:rPr>
          <w:rFonts w:asciiTheme="majorHAnsi" w:hAnsiTheme="majorHAnsi" w:cstheme="majorHAnsi"/>
        </w:rPr>
        <w:t xml:space="preserve">NOTE: </w:t>
      </w:r>
      <w:r w:rsidR="0010332B" w:rsidRPr="006C3D00">
        <w:rPr>
          <w:rFonts w:asciiTheme="majorHAnsi" w:hAnsiTheme="majorHAnsi" w:cstheme="majorHAnsi"/>
        </w:rPr>
        <w:t xml:space="preserve">Due to the smooth muscle relaxation, it is common for the rabbit to urinate or defecate following administration of oxytocin. </w:t>
      </w:r>
    </w:p>
    <w:p w14:paraId="674323A8" w14:textId="77777777" w:rsidR="007D22A8" w:rsidRPr="006C3D00" w:rsidRDefault="007D22A8" w:rsidP="007D22A8">
      <w:pPr>
        <w:pStyle w:val="ListParagraph"/>
        <w:ind w:left="0"/>
        <w:rPr>
          <w:rFonts w:asciiTheme="majorHAnsi" w:hAnsiTheme="majorHAnsi" w:cstheme="majorHAnsi"/>
        </w:rPr>
      </w:pPr>
    </w:p>
    <w:p w14:paraId="51CFC92E" w14:textId="41013B0C" w:rsidR="00386151" w:rsidRPr="006C3D00" w:rsidRDefault="00386151"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Following oxytocin administration, apply pressure to the injection site with the piece of gauze.</w:t>
      </w:r>
    </w:p>
    <w:p w14:paraId="097DC157" w14:textId="77777777" w:rsidR="007D22A8" w:rsidRPr="006C3D00" w:rsidRDefault="007D22A8" w:rsidP="007D22A8">
      <w:pPr>
        <w:pStyle w:val="ListParagraph"/>
        <w:ind w:left="0"/>
        <w:rPr>
          <w:rFonts w:asciiTheme="majorHAnsi" w:hAnsiTheme="majorHAnsi" w:cstheme="majorHAnsi"/>
        </w:rPr>
      </w:pPr>
    </w:p>
    <w:p w14:paraId="04342E1D" w14:textId="77777777" w:rsidR="007D22A8" w:rsidRPr="006C3D00" w:rsidRDefault="0010332B"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 xml:space="preserve">While maintaining the anesthesia mask over the rabbit’s nose, prop the rabbit on its hindquarters. </w:t>
      </w:r>
    </w:p>
    <w:p w14:paraId="052CDB78" w14:textId="77777777" w:rsidR="007D22A8" w:rsidRPr="006C3D00" w:rsidRDefault="007D22A8" w:rsidP="007D22A8">
      <w:pPr>
        <w:pStyle w:val="ListParagraph"/>
        <w:ind w:left="0"/>
        <w:rPr>
          <w:rFonts w:asciiTheme="majorHAnsi" w:hAnsiTheme="majorHAnsi" w:cstheme="majorHAnsi"/>
        </w:rPr>
      </w:pPr>
    </w:p>
    <w:p w14:paraId="499DB0ED" w14:textId="7960734C" w:rsidR="0010332B" w:rsidRPr="006C3D00" w:rsidRDefault="0054691A" w:rsidP="007D22A8">
      <w:pPr>
        <w:pStyle w:val="ListParagraph"/>
        <w:ind w:left="0"/>
        <w:rPr>
          <w:rFonts w:asciiTheme="majorHAnsi" w:hAnsiTheme="majorHAnsi" w:cstheme="majorHAnsi"/>
        </w:rPr>
      </w:pPr>
      <w:r w:rsidRPr="006C3D00">
        <w:rPr>
          <w:rFonts w:asciiTheme="majorHAnsi" w:hAnsiTheme="majorHAnsi" w:cstheme="majorHAnsi"/>
        </w:rPr>
        <w:t xml:space="preserve">NOTE: </w:t>
      </w:r>
      <w:r w:rsidR="0010332B" w:rsidRPr="006C3D00">
        <w:rPr>
          <w:rFonts w:asciiTheme="majorHAnsi" w:hAnsiTheme="majorHAnsi" w:cstheme="majorHAnsi"/>
        </w:rPr>
        <w:t xml:space="preserve">Milk collection can also be performed with the animal in lateral recumbency, but the </w:t>
      </w:r>
      <w:r w:rsidRPr="006C3D00">
        <w:rPr>
          <w:rFonts w:asciiTheme="majorHAnsi" w:hAnsiTheme="majorHAnsi" w:cstheme="majorHAnsi"/>
        </w:rPr>
        <w:t xml:space="preserve">lab </w:t>
      </w:r>
      <w:r w:rsidR="0010332B" w:rsidRPr="006C3D00">
        <w:rPr>
          <w:rFonts w:asciiTheme="majorHAnsi" w:hAnsiTheme="majorHAnsi" w:cstheme="majorHAnsi"/>
        </w:rPr>
        <w:t>find</w:t>
      </w:r>
      <w:r w:rsidRPr="006C3D00">
        <w:rPr>
          <w:rFonts w:asciiTheme="majorHAnsi" w:hAnsiTheme="majorHAnsi" w:cstheme="majorHAnsi"/>
        </w:rPr>
        <w:t>s</w:t>
      </w:r>
      <w:r w:rsidR="0010332B" w:rsidRPr="006C3D00">
        <w:rPr>
          <w:rFonts w:asciiTheme="majorHAnsi" w:hAnsiTheme="majorHAnsi" w:cstheme="majorHAnsi"/>
        </w:rPr>
        <w:t xml:space="preserve"> that collection is easier when the rabbit is propped up on its rump with an assistant holding the rabbit upright with the anesthesia mask.</w:t>
      </w:r>
    </w:p>
    <w:p w14:paraId="2AE09C3B" w14:textId="77777777" w:rsidR="007D22A8" w:rsidRPr="006C3D00" w:rsidRDefault="007D22A8" w:rsidP="007D22A8">
      <w:pPr>
        <w:pStyle w:val="ListParagraph"/>
        <w:ind w:left="0"/>
        <w:rPr>
          <w:rFonts w:asciiTheme="majorHAnsi" w:hAnsiTheme="majorHAnsi" w:cstheme="majorHAnsi"/>
        </w:rPr>
      </w:pPr>
    </w:p>
    <w:p w14:paraId="41994A1E" w14:textId="798CD552" w:rsidR="0010332B" w:rsidRPr="006C3D00" w:rsidRDefault="0010332B"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Open</w:t>
      </w:r>
      <w:r w:rsidR="0054691A" w:rsidRPr="006C3D00">
        <w:rPr>
          <w:rFonts w:asciiTheme="majorHAnsi" w:hAnsiTheme="majorHAnsi" w:cstheme="majorHAnsi"/>
        </w:rPr>
        <w:t xml:space="preserve"> the</w:t>
      </w:r>
      <w:r w:rsidRPr="006C3D00">
        <w:rPr>
          <w:rFonts w:asciiTheme="majorHAnsi" w:hAnsiTheme="majorHAnsi" w:cstheme="majorHAnsi"/>
        </w:rPr>
        <w:t xml:space="preserve"> sterile tube to prepare for milk collection and locate the mammary tissue and associated teats. The teats are typically surrounded by wet fur from recent nursing, and the mammary tissue is easily palpable when full of milk.</w:t>
      </w:r>
    </w:p>
    <w:p w14:paraId="58534ACC" w14:textId="77777777" w:rsidR="007D22A8" w:rsidRPr="006C3D00" w:rsidRDefault="007D22A8" w:rsidP="007D22A8">
      <w:pPr>
        <w:pStyle w:val="ListParagraph"/>
        <w:ind w:left="0"/>
        <w:rPr>
          <w:rFonts w:asciiTheme="majorHAnsi" w:hAnsiTheme="majorHAnsi" w:cstheme="majorHAnsi"/>
        </w:rPr>
      </w:pPr>
    </w:p>
    <w:p w14:paraId="50D31745" w14:textId="77777777" w:rsidR="006C3D00" w:rsidRDefault="0054691A" w:rsidP="007D22A8">
      <w:pPr>
        <w:pStyle w:val="ListParagraph"/>
        <w:numPr>
          <w:ilvl w:val="1"/>
          <w:numId w:val="23"/>
        </w:numPr>
        <w:ind w:left="0" w:firstLine="0"/>
        <w:rPr>
          <w:rFonts w:asciiTheme="majorHAnsi" w:hAnsiTheme="majorHAnsi" w:cstheme="majorHAnsi"/>
        </w:rPr>
      </w:pPr>
      <w:r w:rsidRPr="006C3D00">
        <w:rPr>
          <w:rFonts w:asciiTheme="majorHAnsi" w:hAnsiTheme="majorHAnsi" w:cstheme="majorHAnsi"/>
        </w:rPr>
        <w:t>G</w:t>
      </w:r>
      <w:r w:rsidR="0010332B" w:rsidRPr="006C3D00">
        <w:rPr>
          <w:rFonts w:asciiTheme="majorHAnsi" w:hAnsiTheme="majorHAnsi" w:cstheme="majorHAnsi"/>
        </w:rPr>
        <w:t>rasp</w:t>
      </w:r>
      <w:r w:rsidRPr="006C3D00">
        <w:rPr>
          <w:rFonts w:asciiTheme="majorHAnsi" w:hAnsiTheme="majorHAnsi" w:cstheme="majorHAnsi"/>
        </w:rPr>
        <w:t xml:space="preserve"> the mammary tissue associated with a teat </w:t>
      </w:r>
      <w:r w:rsidR="0010332B" w:rsidRPr="006C3D00">
        <w:rPr>
          <w:rFonts w:asciiTheme="majorHAnsi" w:hAnsiTheme="majorHAnsi" w:cstheme="majorHAnsi"/>
        </w:rPr>
        <w:t xml:space="preserve">between the thumb and forefinger and </w:t>
      </w:r>
      <w:r w:rsidRPr="006C3D00">
        <w:rPr>
          <w:rFonts w:asciiTheme="majorHAnsi" w:hAnsiTheme="majorHAnsi" w:cstheme="majorHAnsi"/>
        </w:rPr>
        <w:t xml:space="preserve">apply </w:t>
      </w:r>
      <w:r w:rsidR="00386151" w:rsidRPr="006C3D00">
        <w:rPr>
          <w:rFonts w:asciiTheme="majorHAnsi" w:hAnsiTheme="majorHAnsi" w:cstheme="majorHAnsi"/>
        </w:rPr>
        <w:t xml:space="preserve">a </w:t>
      </w:r>
      <w:r w:rsidR="0010332B" w:rsidRPr="006C3D00">
        <w:rPr>
          <w:rFonts w:asciiTheme="majorHAnsi" w:hAnsiTheme="majorHAnsi" w:cstheme="majorHAnsi"/>
        </w:rPr>
        <w:t>gentle</w:t>
      </w:r>
      <w:r w:rsidR="00386151" w:rsidRPr="006C3D00">
        <w:rPr>
          <w:rFonts w:asciiTheme="majorHAnsi" w:hAnsiTheme="majorHAnsi" w:cstheme="majorHAnsi"/>
        </w:rPr>
        <w:t>, massaging</w:t>
      </w:r>
      <w:r w:rsidR="0010332B" w:rsidRPr="006C3D00">
        <w:rPr>
          <w:rFonts w:asciiTheme="majorHAnsi" w:hAnsiTheme="majorHAnsi" w:cstheme="majorHAnsi"/>
        </w:rPr>
        <w:t xml:space="preserve"> pressure </w:t>
      </w:r>
      <w:r w:rsidR="00386151" w:rsidRPr="006C3D00">
        <w:rPr>
          <w:rFonts w:asciiTheme="majorHAnsi" w:hAnsiTheme="majorHAnsi" w:cstheme="majorHAnsi"/>
        </w:rPr>
        <w:t xml:space="preserve">to </w:t>
      </w:r>
      <w:r w:rsidR="0010332B" w:rsidRPr="006C3D00">
        <w:rPr>
          <w:rFonts w:asciiTheme="majorHAnsi" w:hAnsiTheme="majorHAnsi" w:cstheme="majorHAnsi"/>
        </w:rPr>
        <w:t xml:space="preserve">the glandular tissue in the direction of the teat. </w:t>
      </w:r>
      <w:r w:rsidRPr="006C3D00">
        <w:rPr>
          <w:rFonts w:asciiTheme="majorHAnsi" w:hAnsiTheme="majorHAnsi" w:cstheme="majorHAnsi"/>
        </w:rPr>
        <w:t>Place t</w:t>
      </w:r>
      <w:r w:rsidR="0010332B" w:rsidRPr="006C3D00">
        <w:rPr>
          <w:rFonts w:asciiTheme="majorHAnsi" w:hAnsiTheme="majorHAnsi" w:cstheme="majorHAnsi"/>
        </w:rPr>
        <w:t xml:space="preserve">he collection tube over the teat to collect the expressed milk. </w:t>
      </w:r>
    </w:p>
    <w:p w14:paraId="720C0EFE" w14:textId="77777777" w:rsidR="006C3D00" w:rsidRPr="006C3D00" w:rsidRDefault="006C3D00" w:rsidP="006C3D00">
      <w:pPr>
        <w:pStyle w:val="ListParagraph"/>
        <w:rPr>
          <w:rFonts w:asciiTheme="majorHAnsi" w:hAnsiTheme="majorHAnsi" w:cstheme="majorHAnsi"/>
        </w:rPr>
      </w:pPr>
    </w:p>
    <w:p w14:paraId="30BD2875" w14:textId="0064B0CD" w:rsidR="0010332B" w:rsidRPr="006C3D00" w:rsidRDefault="0054691A" w:rsidP="006C3D00">
      <w:pPr>
        <w:pStyle w:val="ListParagraph"/>
        <w:ind w:left="0"/>
        <w:rPr>
          <w:rFonts w:asciiTheme="majorHAnsi" w:hAnsiTheme="majorHAnsi" w:cstheme="majorHAnsi"/>
        </w:rPr>
      </w:pPr>
      <w:r w:rsidRPr="006C3D00">
        <w:rPr>
          <w:rFonts w:asciiTheme="majorHAnsi" w:hAnsiTheme="majorHAnsi" w:cstheme="majorHAnsi"/>
        </w:rPr>
        <w:t xml:space="preserve">NOTE: </w:t>
      </w:r>
      <w:r w:rsidR="0010332B" w:rsidRPr="006C3D00">
        <w:rPr>
          <w:rFonts w:asciiTheme="majorHAnsi" w:hAnsiTheme="majorHAnsi" w:cstheme="majorHAnsi"/>
        </w:rPr>
        <w:t>It can sometimes take several minutes for the oxytocin to be effective, and milk production appears to vary among mamma</w:t>
      </w:r>
      <w:r w:rsidR="00386151" w:rsidRPr="006C3D00">
        <w:rPr>
          <w:rFonts w:asciiTheme="majorHAnsi" w:hAnsiTheme="majorHAnsi" w:cstheme="majorHAnsi"/>
        </w:rPr>
        <w:t>ry glands</w:t>
      </w:r>
      <w:r w:rsidR="0010332B" w:rsidRPr="006C3D00">
        <w:rPr>
          <w:rFonts w:asciiTheme="majorHAnsi" w:hAnsiTheme="majorHAnsi" w:cstheme="majorHAnsi"/>
        </w:rPr>
        <w:t>. If milk expression is not successful, wait several minutes or rotate around to the additional mamma</w:t>
      </w:r>
      <w:r w:rsidR="00386151" w:rsidRPr="006C3D00">
        <w:rPr>
          <w:rFonts w:asciiTheme="majorHAnsi" w:hAnsiTheme="majorHAnsi" w:cstheme="majorHAnsi"/>
        </w:rPr>
        <w:t>ry glands</w:t>
      </w:r>
      <w:r w:rsidR="0010332B" w:rsidRPr="006C3D00">
        <w:rPr>
          <w:rFonts w:asciiTheme="majorHAnsi" w:hAnsiTheme="majorHAnsi" w:cstheme="majorHAnsi"/>
        </w:rPr>
        <w:t xml:space="preserve">. </w:t>
      </w:r>
      <w:r w:rsidR="00155F4F" w:rsidRPr="006C3D00">
        <w:rPr>
          <w:rFonts w:asciiTheme="majorHAnsi" w:hAnsiTheme="majorHAnsi" w:cstheme="majorHAnsi"/>
        </w:rPr>
        <w:t xml:space="preserve">Milk from all teats can be collected in the same vial. </w:t>
      </w:r>
      <w:r w:rsidR="00386151" w:rsidRPr="006C3D00">
        <w:rPr>
          <w:rFonts w:asciiTheme="majorHAnsi" w:hAnsiTheme="majorHAnsi" w:cstheme="majorHAnsi"/>
        </w:rPr>
        <w:t>Typically</w:t>
      </w:r>
      <w:r w:rsidR="006C3D00">
        <w:rPr>
          <w:rFonts w:asciiTheme="majorHAnsi" w:hAnsiTheme="majorHAnsi" w:cstheme="majorHAnsi"/>
        </w:rPr>
        <w:t>,</w:t>
      </w:r>
      <w:r w:rsidR="00386151" w:rsidRPr="006C3D00">
        <w:rPr>
          <w:rFonts w:asciiTheme="majorHAnsi" w:hAnsiTheme="majorHAnsi" w:cstheme="majorHAnsi"/>
        </w:rPr>
        <w:t xml:space="preserve"> several milliliters of milk can be easily collected from a lactating doe.</w:t>
      </w:r>
    </w:p>
    <w:p w14:paraId="39668BB5" w14:textId="77777777" w:rsidR="007D22A8" w:rsidRPr="006C3D00" w:rsidRDefault="007D22A8" w:rsidP="007D22A8">
      <w:pPr>
        <w:pStyle w:val="ListParagraph"/>
        <w:ind w:left="0"/>
      </w:pPr>
    </w:p>
    <w:p w14:paraId="63C5D5E3" w14:textId="2853FEE6" w:rsidR="0010332B" w:rsidRPr="006C3D00" w:rsidRDefault="0010332B" w:rsidP="007D22A8">
      <w:pPr>
        <w:pStyle w:val="ListParagraph"/>
        <w:numPr>
          <w:ilvl w:val="1"/>
          <w:numId w:val="23"/>
        </w:numPr>
        <w:ind w:left="0" w:firstLine="0"/>
      </w:pPr>
      <w:r w:rsidRPr="006C3D00">
        <w:rPr>
          <w:rFonts w:asciiTheme="majorHAnsi" w:hAnsiTheme="majorHAnsi" w:cstheme="majorHAnsi"/>
        </w:rPr>
        <w:t xml:space="preserve">Following </w:t>
      </w:r>
      <w:r w:rsidR="00386151" w:rsidRPr="006C3D00">
        <w:rPr>
          <w:rFonts w:asciiTheme="majorHAnsi" w:hAnsiTheme="majorHAnsi" w:cstheme="majorHAnsi"/>
        </w:rPr>
        <w:t xml:space="preserve">milk </w:t>
      </w:r>
      <w:r w:rsidRPr="006C3D00">
        <w:rPr>
          <w:rFonts w:asciiTheme="majorHAnsi" w:hAnsiTheme="majorHAnsi" w:cstheme="majorHAnsi"/>
        </w:rPr>
        <w:t xml:space="preserve">collection, </w:t>
      </w:r>
      <w:r w:rsidR="00386151" w:rsidRPr="006C3D00">
        <w:rPr>
          <w:rFonts w:asciiTheme="majorHAnsi" w:hAnsiTheme="majorHAnsi" w:cstheme="majorHAnsi"/>
        </w:rPr>
        <w:t>turn the</w:t>
      </w:r>
      <w:r w:rsidRPr="006C3D00">
        <w:rPr>
          <w:rFonts w:asciiTheme="majorHAnsi" w:hAnsiTheme="majorHAnsi" w:cstheme="majorHAnsi"/>
        </w:rPr>
        <w:t xml:space="preserve"> isoflurane and oxygen off, and </w:t>
      </w:r>
      <w:r w:rsidR="00386151" w:rsidRPr="006C3D00">
        <w:rPr>
          <w:rFonts w:asciiTheme="majorHAnsi" w:hAnsiTheme="majorHAnsi" w:cstheme="majorHAnsi"/>
        </w:rPr>
        <w:t xml:space="preserve">allow </w:t>
      </w:r>
      <w:r w:rsidRPr="006C3D00">
        <w:rPr>
          <w:rFonts w:asciiTheme="majorHAnsi" w:hAnsiTheme="majorHAnsi" w:cstheme="majorHAnsi"/>
        </w:rPr>
        <w:t xml:space="preserve">the rabbit </w:t>
      </w:r>
      <w:r w:rsidR="00386151" w:rsidRPr="006C3D00">
        <w:rPr>
          <w:rFonts w:asciiTheme="majorHAnsi" w:hAnsiTheme="majorHAnsi" w:cstheme="majorHAnsi"/>
        </w:rPr>
        <w:t>to</w:t>
      </w:r>
      <w:r w:rsidRPr="006C3D00">
        <w:rPr>
          <w:rFonts w:asciiTheme="majorHAnsi" w:hAnsiTheme="majorHAnsi" w:cstheme="majorHAnsi"/>
        </w:rPr>
        <w:t xml:space="preserve"> recover while being closely monitored until the animal </w:t>
      </w:r>
      <w:proofErr w:type="gramStart"/>
      <w:r w:rsidRPr="006C3D00">
        <w:rPr>
          <w:rFonts w:asciiTheme="majorHAnsi" w:hAnsiTheme="majorHAnsi" w:cstheme="majorHAnsi"/>
        </w:rPr>
        <w:t>is able to</w:t>
      </w:r>
      <w:proofErr w:type="gramEnd"/>
      <w:r w:rsidRPr="006C3D00">
        <w:rPr>
          <w:rFonts w:asciiTheme="majorHAnsi" w:hAnsiTheme="majorHAnsi" w:cstheme="majorHAnsi"/>
        </w:rPr>
        <w:t xml:space="preserve"> maintain sternal recumbency</w:t>
      </w:r>
      <w:r w:rsidRPr="006C3D00">
        <w:t xml:space="preserve">. </w:t>
      </w:r>
    </w:p>
    <w:p w14:paraId="0AD1CFD3" w14:textId="77777777" w:rsidR="006C24CD" w:rsidRPr="006C3D00" w:rsidRDefault="006C24CD" w:rsidP="007D22A8">
      <w:pPr>
        <w:pStyle w:val="ListParagraph"/>
        <w:ind w:left="0"/>
        <w:rPr>
          <w:rFonts w:asciiTheme="minorHAnsi" w:hAnsiTheme="minorHAnsi" w:cstheme="minorHAnsi"/>
          <w:sz w:val="22"/>
          <w:szCs w:val="22"/>
        </w:rPr>
      </w:pPr>
    </w:p>
    <w:p w14:paraId="6A673119" w14:textId="5ED5CD3F" w:rsidR="002B3EFF" w:rsidRPr="006C3D00" w:rsidRDefault="002B3EFF" w:rsidP="007D22A8">
      <w:pPr>
        <w:contextualSpacing/>
        <w:rPr>
          <w:b/>
        </w:rPr>
      </w:pPr>
      <w:r w:rsidRPr="006C3D00">
        <w:rPr>
          <w:b/>
        </w:rPr>
        <w:t>REPRESENTATIVE RESULTS:</w:t>
      </w:r>
    </w:p>
    <w:p w14:paraId="4B2FC958" w14:textId="0D6BA206" w:rsidR="00900076" w:rsidRPr="006C3D00" w:rsidRDefault="00DF0E49" w:rsidP="007D22A8">
      <w:pPr>
        <w:contextualSpacing/>
      </w:pPr>
      <w:r w:rsidRPr="006C3D00">
        <w:t xml:space="preserve">An overview of a typical maternal intranasal immunization study design is depicted in </w:t>
      </w:r>
      <w:r w:rsidRPr="006C3D00">
        <w:rPr>
          <w:b/>
        </w:rPr>
        <w:t>Figure 1</w:t>
      </w:r>
      <w:r w:rsidRPr="006C3D00">
        <w:t xml:space="preserve">, incorporating the immunizations, breeding, kindling, lactation, and antibody transfer. Though not </w:t>
      </w:r>
      <w:r w:rsidR="00B83702" w:rsidRPr="006C3D00">
        <w:t>illustrat</w:t>
      </w:r>
      <w:r w:rsidRPr="006C3D00">
        <w:t>ed, blood should be collected prior to the initial immunization for baseline measurements and throughout the remainder of the study at regular intervals. Blood is easily obtained via the central ear artery with mild sedation and a topical analgesic agent</w:t>
      </w:r>
      <w:r w:rsidR="00386151" w:rsidRPr="006C3D00">
        <w:t xml:space="preserve"> (e.g.</w:t>
      </w:r>
      <w:r w:rsidR="00A94294" w:rsidRPr="006C3D00">
        <w:t>,</w:t>
      </w:r>
      <w:r w:rsidR="00386151" w:rsidRPr="006C3D00">
        <w:t xml:space="preserve"> lidocaine 2.5% and prilocaine 2.5% cream)</w:t>
      </w:r>
      <w:r w:rsidRPr="006C3D00">
        <w:t xml:space="preserve">. The presence of antigen-specific IgG levels can be measured in these samples. </w:t>
      </w:r>
      <w:r w:rsidR="0008023D" w:rsidRPr="006C3D00">
        <w:t>Female rabbits are immunized via the intranasal route, as described in the protocol and demonstrated in the video. Depending on the study, the vaccine may require a boost or may need to be given through an additional route (e.g.</w:t>
      </w:r>
      <w:r w:rsidR="00A94294" w:rsidRPr="006C3D00">
        <w:t>,</w:t>
      </w:r>
      <w:r w:rsidR="0008023D" w:rsidRPr="006C3D00">
        <w:t xml:space="preserve"> intramuscular or subcutaneous). </w:t>
      </w:r>
      <w:r w:rsidR="00386151" w:rsidRPr="006C3D00">
        <w:t>Following study initiation, r</w:t>
      </w:r>
      <w:r w:rsidR="0008023D" w:rsidRPr="006C3D00">
        <w:t>abbits are bred</w:t>
      </w:r>
      <w:r w:rsidR="00386151" w:rsidRPr="006C3D00">
        <w:t>; w</w:t>
      </w:r>
      <w:r w:rsidR="0008023D" w:rsidRPr="006C3D00">
        <w:t xml:space="preserve">e prefer to purchase proven breeders from vendors to use to ensure a higher pregnancy rate for these studies. Depending on the immunization timeline, rabbits may receive additional immunizations throughout pregnancy. Antigen-specific IgG is transferred </w:t>
      </w:r>
      <w:proofErr w:type="spellStart"/>
      <w:r w:rsidR="0008023D" w:rsidRPr="006C3D00">
        <w:t>transplacentally</w:t>
      </w:r>
      <w:proofErr w:type="spellEnd"/>
      <w:r w:rsidR="0008023D" w:rsidRPr="006C3D00">
        <w:t xml:space="preserve"> to the kits</w:t>
      </w:r>
      <w:r w:rsidR="00386151" w:rsidRPr="006C3D00">
        <w:t>, and a</w:t>
      </w:r>
      <w:r w:rsidR="0008023D" w:rsidRPr="006C3D00">
        <w:t xml:space="preserve">t approximately 30-32 days post-breeding, pregnant does will kindle. We recommend limiting handling of kits for the first several days to minimize rejection from the does. Blood samples can be collected from the kits to assess antigen-specific </w:t>
      </w:r>
      <w:r w:rsidR="0008023D" w:rsidRPr="006C3D00">
        <w:lastRenderedPageBreak/>
        <w:t xml:space="preserve">IgG levels that were transferred </w:t>
      </w:r>
      <w:proofErr w:type="spellStart"/>
      <w:r w:rsidR="0008023D" w:rsidRPr="006C3D00">
        <w:t>transplacentally</w:t>
      </w:r>
      <w:proofErr w:type="spellEnd"/>
      <w:r w:rsidR="00614022" w:rsidRPr="006C3D00">
        <w:t xml:space="preserve"> (</w:t>
      </w:r>
      <w:r w:rsidR="00614022" w:rsidRPr="006C3D00">
        <w:rPr>
          <w:b/>
        </w:rPr>
        <w:t>Figure 3</w:t>
      </w:r>
      <w:r w:rsidR="00614022" w:rsidRPr="006C3D00">
        <w:t>)</w:t>
      </w:r>
      <w:r w:rsidR="0008023D" w:rsidRPr="006C3D00">
        <w:t>. In addition to a wide variety of nutrients, kits receive IgA from the lactating doe while nursing. Kits are typically weaned at 4-8 weeks</w:t>
      </w:r>
      <w:r w:rsidR="00614022" w:rsidRPr="006C3D00">
        <w:t>, but p</w:t>
      </w:r>
      <w:r w:rsidR="0008023D" w:rsidRPr="006C3D00">
        <w:t xml:space="preserve">rior to weaning, milk can easily be collected from lactating does, as demonstrated in the video. The collected milk samples </w:t>
      </w:r>
      <w:r w:rsidR="00614022" w:rsidRPr="006C3D00">
        <w:t xml:space="preserve">can </w:t>
      </w:r>
      <w:r w:rsidR="0008023D" w:rsidRPr="006C3D00">
        <w:t>then</w:t>
      </w:r>
      <w:r w:rsidR="00614022" w:rsidRPr="006C3D00">
        <w:t xml:space="preserve"> be</w:t>
      </w:r>
      <w:r w:rsidR="0008023D" w:rsidRPr="006C3D00">
        <w:t xml:space="preserve"> processed for the detection of </w:t>
      </w:r>
      <w:r w:rsidR="00614022" w:rsidRPr="006C3D00">
        <w:t xml:space="preserve">total and </w:t>
      </w:r>
      <w:r w:rsidR="0008023D" w:rsidRPr="006C3D00">
        <w:t>antigen-specific IgA levels</w:t>
      </w:r>
      <w:r w:rsidR="00614022" w:rsidRPr="006C3D00">
        <w:t xml:space="preserve"> (</w:t>
      </w:r>
      <w:r w:rsidR="00614022" w:rsidRPr="006C3D00">
        <w:rPr>
          <w:b/>
        </w:rPr>
        <w:t>Figure 4</w:t>
      </w:r>
      <w:r w:rsidR="00614022" w:rsidRPr="006C3D00">
        <w:t>)</w:t>
      </w:r>
      <w:r w:rsidR="0008023D" w:rsidRPr="006C3D00">
        <w:t>. Depending on the study, vaccines (+/- boosts) can be administered to the kits, and serial blood samples can be collected from the kits at a very early age using the lateral saphenous vein.</w:t>
      </w:r>
    </w:p>
    <w:p w14:paraId="7A1A488A" w14:textId="77777777" w:rsidR="00DF0E49" w:rsidRPr="006C3D00" w:rsidRDefault="00DF0E49" w:rsidP="007D22A8">
      <w:pPr>
        <w:contextualSpacing/>
      </w:pPr>
    </w:p>
    <w:p w14:paraId="7ADA3A44" w14:textId="11E2BC07" w:rsidR="00A10F0F" w:rsidRPr="006C3D00" w:rsidRDefault="00900076" w:rsidP="007D22A8">
      <w:pPr>
        <w:contextualSpacing/>
      </w:pPr>
      <w:r w:rsidRPr="006C3D00">
        <w:t xml:space="preserve">For maternal studies, determining pregnancy as early as possible is helpful </w:t>
      </w:r>
      <w:r w:rsidR="00614022" w:rsidRPr="006C3D00">
        <w:t>for the study design and for</w:t>
      </w:r>
      <w:r w:rsidRPr="006C3D00">
        <w:t xml:space="preserve"> </w:t>
      </w:r>
      <w:r w:rsidR="00614022" w:rsidRPr="006C3D00">
        <w:t>ensuring</w:t>
      </w:r>
      <w:r w:rsidRPr="006C3D00">
        <w:t xml:space="preserve"> the doe does not need to be rebred. </w:t>
      </w:r>
      <w:r w:rsidR="00295D77" w:rsidRPr="006C3D00">
        <w:t xml:space="preserve">Progesterone measurements can be used as a means to detect pregnancy. </w:t>
      </w:r>
      <w:r w:rsidRPr="006C3D00">
        <w:t xml:space="preserve">As shown in </w:t>
      </w:r>
      <w:r w:rsidRPr="006C3D00">
        <w:rPr>
          <w:b/>
        </w:rPr>
        <w:t xml:space="preserve">Figure </w:t>
      </w:r>
      <w:r w:rsidR="0037734E" w:rsidRPr="006C3D00">
        <w:rPr>
          <w:b/>
        </w:rPr>
        <w:t>2</w:t>
      </w:r>
      <w:r w:rsidRPr="006C3D00">
        <w:t xml:space="preserve">, elevated progesterone levels can be detected in pregnant rabbits compared to non-pregnant rabbits even after </w:t>
      </w:r>
      <w:proofErr w:type="spellStart"/>
      <w:r w:rsidRPr="006C3D00">
        <w:t>matings</w:t>
      </w:r>
      <w:proofErr w:type="spellEnd"/>
      <w:r w:rsidRPr="006C3D00">
        <w:t xml:space="preserve"> by a buck were confirmed for all does. </w:t>
      </w:r>
      <w:r w:rsidR="00614022" w:rsidRPr="006C3D00">
        <w:t>There are additional methods for pregnancy detection, including manual palpation, ultrasound, and radiographs; however, these require well-trained personal and proper equipment.</w:t>
      </w:r>
      <w:r w:rsidR="0046328A" w:rsidRPr="006C3D00">
        <w:t xml:space="preserve"> </w:t>
      </w:r>
    </w:p>
    <w:p w14:paraId="51C74EC0" w14:textId="63FB7A41" w:rsidR="00900076" w:rsidRPr="006C3D00" w:rsidRDefault="00900076" w:rsidP="007D22A8">
      <w:pPr>
        <w:contextualSpacing/>
      </w:pPr>
    </w:p>
    <w:p w14:paraId="4C6AF396" w14:textId="2EEA9BA5" w:rsidR="00A10F0F" w:rsidRPr="006C3D00" w:rsidRDefault="00A10F0F" w:rsidP="007D22A8">
      <w:pPr>
        <w:contextualSpacing/>
      </w:pPr>
      <w:r w:rsidRPr="006C3D00">
        <w:t xml:space="preserve">Antigen-specific IgG that was transferred </w:t>
      </w:r>
      <w:proofErr w:type="spellStart"/>
      <w:r w:rsidRPr="006C3D00">
        <w:t>transplacentally</w:t>
      </w:r>
      <w:proofErr w:type="spellEnd"/>
      <w:r w:rsidRPr="006C3D00">
        <w:t xml:space="preserve"> </w:t>
      </w:r>
      <w:r w:rsidR="00295D77" w:rsidRPr="006C3D00">
        <w:t xml:space="preserve">while </w:t>
      </w:r>
      <w:r w:rsidR="00295D77" w:rsidRPr="006C3D00">
        <w:rPr>
          <w:i/>
        </w:rPr>
        <w:t>in utero</w:t>
      </w:r>
      <w:r w:rsidRPr="006C3D00">
        <w:t xml:space="preserve"> can be measured in the serum of kits.</w:t>
      </w:r>
      <w:r w:rsidR="0046328A" w:rsidRPr="006C3D00">
        <w:t xml:space="preserve"> </w:t>
      </w:r>
      <w:r w:rsidRPr="006C3D00">
        <w:t>Blood can be collected from a small number of kits at or near the time of birth to assess early antigen-specific antibody levels</w:t>
      </w:r>
      <w:r w:rsidR="00295D77" w:rsidRPr="006C3D00">
        <w:t>, but s</w:t>
      </w:r>
      <w:r w:rsidRPr="006C3D00">
        <w:t xml:space="preserve">erial blood collection is technically much easier as the kits age and increase is size. As depicted in </w:t>
      </w:r>
      <w:r w:rsidRPr="006C3D00">
        <w:rPr>
          <w:b/>
        </w:rPr>
        <w:t xml:space="preserve">Figure </w:t>
      </w:r>
      <w:r w:rsidR="00B47004" w:rsidRPr="006C3D00">
        <w:rPr>
          <w:b/>
        </w:rPr>
        <w:t>3</w:t>
      </w:r>
      <w:r w:rsidRPr="006C3D00">
        <w:t>, serum levels of antigen-specific IgG in the kits can be measured</w:t>
      </w:r>
      <w:r w:rsidR="00295D77" w:rsidRPr="006C3D00">
        <w:t xml:space="preserve"> by ELISA</w:t>
      </w:r>
      <w:r w:rsidRPr="006C3D00">
        <w:t xml:space="preserve"> and compared to the maternal levels. Maternally transferred IgG levels </w:t>
      </w:r>
      <w:r w:rsidR="00295D77" w:rsidRPr="006C3D00">
        <w:t>tend to be</w:t>
      </w:r>
      <w:r w:rsidRPr="006C3D00">
        <w:t xml:space="preserve"> higher at birth and decrease over time. </w:t>
      </w:r>
    </w:p>
    <w:p w14:paraId="418E0B52" w14:textId="77777777" w:rsidR="00A10F0F" w:rsidRPr="006C3D00" w:rsidRDefault="00A10F0F" w:rsidP="007D22A8">
      <w:pPr>
        <w:contextualSpacing/>
      </w:pPr>
    </w:p>
    <w:p w14:paraId="64200D65" w14:textId="596AA9C1" w:rsidR="005E2DB4" w:rsidRPr="006C3D00" w:rsidRDefault="003C75AD" w:rsidP="007D22A8">
      <w:pPr>
        <w:contextualSpacing/>
      </w:pPr>
      <w:r w:rsidRPr="006C3D00">
        <w:t xml:space="preserve">As a type of mucosal sample, milk </w:t>
      </w:r>
      <w:r w:rsidR="0037734E" w:rsidRPr="006C3D00">
        <w:t>can be collected</w:t>
      </w:r>
      <w:r w:rsidRPr="006C3D00">
        <w:t xml:space="preserve"> </w:t>
      </w:r>
      <w:r w:rsidR="0037734E" w:rsidRPr="006C3D00">
        <w:t xml:space="preserve">and processed to measure </w:t>
      </w:r>
      <w:r w:rsidRPr="006C3D00">
        <w:t xml:space="preserve">total or </w:t>
      </w:r>
      <w:r w:rsidR="0037734E" w:rsidRPr="006C3D00">
        <w:t>antigen-specific antibod</w:t>
      </w:r>
      <w:r w:rsidRPr="006C3D00">
        <w:t>y levels</w:t>
      </w:r>
      <w:r w:rsidR="0037734E" w:rsidRPr="006C3D00">
        <w:t xml:space="preserve">. As shown in </w:t>
      </w:r>
      <w:r w:rsidR="00DF0E49" w:rsidRPr="006C3D00">
        <w:rPr>
          <w:b/>
        </w:rPr>
        <w:t>F</w:t>
      </w:r>
      <w:r w:rsidR="0037734E" w:rsidRPr="006C3D00">
        <w:rPr>
          <w:b/>
        </w:rPr>
        <w:t>igure</w:t>
      </w:r>
      <w:r w:rsidR="00DF0E49" w:rsidRPr="006C3D00">
        <w:rPr>
          <w:b/>
        </w:rPr>
        <w:t xml:space="preserve"> 4</w:t>
      </w:r>
      <w:r w:rsidR="0037734E" w:rsidRPr="006C3D00">
        <w:t>, IgA makes up a significant portion of</w:t>
      </w:r>
      <w:r w:rsidR="00295D77" w:rsidRPr="006C3D00">
        <w:t xml:space="preserve"> the</w:t>
      </w:r>
      <w:r w:rsidR="0037734E" w:rsidRPr="006C3D00">
        <w:t xml:space="preserve"> </w:t>
      </w:r>
      <w:r w:rsidRPr="006C3D00">
        <w:t xml:space="preserve">total </w:t>
      </w:r>
      <w:r w:rsidR="0037734E" w:rsidRPr="006C3D00">
        <w:t>antibod</w:t>
      </w:r>
      <w:r w:rsidR="00295D77" w:rsidRPr="006C3D00">
        <w:t>y levels</w:t>
      </w:r>
      <w:r w:rsidR="0037734E" w:rsidRPr="006C3D00">
        <w:t xml:space="preserve"> within the breast milk that is being </w:t>
      </w:r>
      <w:r w:rsidRPr="006C3D00">
        <w:t>transferred</w:t>
      </w:r>
      <w:r w:rsidR="0037734E" w:rsidRPr="006C3D00">
        <w:t xml:space="preserve"> to the kits</w:t>
      </w:r>
      <w:r w:rsidRPr="006C3D00">
        <w:t xml:space="preserve"> via lactation</w:t>
      </w:r>
      <w:r w:rsidR="0037734E" w:rsidRPr="006C3D00">
        <w:t xml:space="preserve">. </w:t>
      </w:r>
      <w:r w:rsidR="005E2DB4" w:rsidRPr="006C3D00">
        <w:t>Our results demonstrate that breast milk IgA produces a slightly higher ELISA signal (relative light units, RLU) when compared to IgG</w:t>
      </w:r>
      <w:r w:rsidRPr="006C3D00">
        <w:t>,</w:t>
      </w:r>
      <w:r w:rsidR="005E2DB4" w:rsidRPr="006C3D00">
        <w:t xml:space="preserve"> and both IgA and IgG produce a signal that is much higher than the signal for IgM. </w:t>
      </w:r>
      <w:r w:rsidRPr="006C3D00">
        <w:t>These</w:t>
      </w:r>
      <w:r w:rsidR="005E2DB4" w:rsidRPr="006C3D00">
        <w:t xml:space="preserve"> results are in agreement with results from others that suggest that rabbit milk contains around 4.5 mg/m</w:t>
      </w:r>
      <w:r w:rsidRPr="006C3D00">
        <w:t>L</w:t>
      </w:r>
      <w:r w:rsidR="005E2DB4" w:rsidRPr="006C3D00">
        <w:t xml:space="preserve"> IgA, 2.4 mg/m</w:t>
      </w:r>
      <w:r w:rsidRPr="006C3D00">
        <w:t>L</w:t>
      </w:r>
      <w:r w:rsidR="005E2DB4" w:rsidRPr="006C3D00">
        <w:t xml:space="preserve"> IgG</w:t>
      </w:r>
      <w:r w:rsidRPr="006C3D00">
        <w:t>,</w:t>
      </w:r>
      <w:r w:rsidR="005E2DB4" w:rsidRPr="006C3D00">
        <w:t xml:space="preserve"> and 0.1 mg/m</w:t>
      </w:r>
      <w:r w:rsidRPr="006C3D00">
        <w:t>L</w:t>
      </w:r>
      <w:r w:rsidR="005E2DB4" w:rsidRPr="006C3D00">
        <w:t xml:space="preserve"> IgM</w:t>
      </w:r>
      <w:r w:rsidR="00295D77" w:rsidRPr="006C3D00">
        <w:fldChar w:fldCharType="begin">
          <w:fldData xml:space="preserve">PEVuZE5vdGU+PENpdGU+PEF1dGhvcj5XYXRzb248L0F1dGhvcj48WWVhcj4xOTgwPC9ZZWFyPjxS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</w:fldData>
        </w:fldChar>
      </w:r>
      <w:r w:rsidR="005A37DD" w:rsidRPr="006C3D00">
        <w:instrText xml:space="preserve"> ADDIN EN.CITE </w:instrText>
      </w:r>
      <w:r w:rsidR="005A37DD" w:rsidRPr="006C3D00">
        <w:fldChar w:fldCharType="begin">
          <w:fldData xml:space="preserve">PEVuZE5vdGU+PENpdGU+PEF1dGhvcj5XYXRzb248L0F1dGhvcj48WWVhcj4xOTgwPC9ZZWFyPjxS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</w:fldData>
        </w:fldChar>
      </w:r>
      <w:r w:rsidR="005A37DD" w:rsidRPr="006C3D00">
        <w:instrText xml:space="preserve"> ADDIN EN.CITE.DATA </w:instrText>
      </w:r>
      <w:r w:rsidR="005A37DD" w:rsidRPr="006C3D00">
        <w:fldChar w:fldCharType="end"/>
      </w:r>
      <w:r w:rsidR="00295D77" w:rsidRPr="006C3D00">
        <w:fldChar w:fldCharType="separate"/>
      </w:r>
      <w:r w:rsidR="00295D77" w:rsidRPr="006C3D00">
        <w:rPr>
          <w:noProof/>
          <w:vertAlign w:val="superscript"/>
        </w:rPr>
        <w:t>26,27</w:t>
      </w:r>
      <w:r w:rsidR="00295D77" w:rsidRPr="006C3D00">
        <w:fldChar w:fldCharType="end"/>
      </w:r>
      <w:r w:rsidR="005E2DB4" w:rsidRPr="006C3D00">
        <w:t>.</w:t>
      </w:r>
    </w:p>
    <w:p w14:paraId="690A3ED6" w14:textId="4969E4E2" w:rsidR="0037734E" w:rsidRPr="006C3D00" w:rsidRDefault="0037734E" w:rsidP="007D22A8">
      <w:pPr>
        <w:contextualSpacing/>
      </w:pPr>
    </w:p>
    <w:p w14:paraId="33A59E62" w14:textId="34EE4CAD" w:rsidR="002B3EFF" w:rsidRPr="006C3D00" w:rsidRDefault="002B3EFF" w:rsidP="007D22A8">
      <w:pPr>
        <w:contextualSpacing/>
        <w:rPr>
          <w:b/>
        </w:rPr>
      </w:pPr>
      <w:r w:rsidRPr="006C3D00">
        <w:rPr>
          <w:b/>
        </w:rPr>
        <w:t xml:space="preserve">FIGURE AND TABLE LEGENDS: </w:t>
      </w:r>
    </w:p>
    <w:p w14:paraId="5ED63A4E" w14:textId="29F2A701" w:rsidR="00900076" w:rsidRPr="006C3D00" w:rsidRDefault="00900076" w:rsidP="007D22A8">
      <w:pPr>
        <w:contextualSpacing/>
      </w:pPr>
      <w:r w:rsidRPr="006C3D00">
        <w:rPr>
          <w:b/>
        </w:rPr>
        <w:t xml:space="preserve">Figure 1. </w:t>
      </w:r>
      <w:r w:rsidR="001F191B" w:rsidRPr="006C3D00">
        <w:rPr>
          <w:b/>
        </w:rPr>
        <w:t>Sample timeline for a m</w:t>
      </w:r>
      <w:r w:rsidRPr="006C3D00">
        <w:rPr>
          <w:b/>
        </w:rPr>
        <w:t>aternal intranasal immunization study design</w:t>
      </w:r>
      <w:r w:rsidR="001F191B" w:rsidRPr="006C3D00">
        <w:rPr>
          <w:b/>
        </w:rPr>
        <w:t xml:space="preserve"> in a rabbit </w:t>
      </w:r>
      <w:r w:rsidR="003C75AD" w:rsidRPr="006C3D00">
        <w:rPr>
          <w:b/>
        </w:rPr>
        <w:t>(</w:t>
      </w:r>
      <w:r w:rsidR="003C75AD" w:rsidRPr="006C3D00">
        <w:rPr>
          <w:b/>
          <w:i/>
        </w:rPr>
        <w:t>Oryctolagus cuniculus</w:t>
      </w:r>
      <w:r w:rsidR="003C75AD" w:rsidRPr="006C3D00">
        <w:rPr>
          <w:b/>
        </w:rPr>
        <w:t xml:space="preserve">) </w:t>
      </w:r>
      <w:r w:rsidR="001F191B" w:rsidRPr="006C3D00">
        <w:rPr>
          <w:b/>
        </w:rPr>
        <w:t>model</w:t>
      </w:r>
      <w:r w:rsidRPr="006C3D00">
        <w:rPr>
          <w:b/>
        </w:rPr>
        <w:t xml:space="preserve">. </w:t>
      </w:r>
      <w:r w:rsidRPr="006C3D00">
        <w:t xml:space="preserve">Female rabbits are immunized via the intranasal route, as </w:t>
      </w:r>
      <w:r w:rsidR="00DF0E49" w:rsidRPr="006C3D00">
        <w:t xml:space="preserve">described in the protocol and </w:t>
      </w:r>
      <w:r w:rsidRPr="006C3D00">
        <w:t>demonstrated in th</w:t>
      </w:r>
      <w:r w:rsidR="00DF0E49" w:rsidRPr="006C3D00">
        <w:t>e</w:t>
      </w:r>
      <w:r w:rsidRPr="006C3D00">
        <w:t xml:space="preserve"> video. Depending on the study, the vaccine may require a boost or may need to be given through an additional route</w:t>
      </w:r>
      <w:r w:rsidR="00DF0E49" w:rsidRPr="006C3D00">
        <w:t xml:space="preserve"> (e.g. </w:t>
      </w:r>
      <w:r w:rsidRPr="006C3D00">
        <w:t>intramuscular</w:t>
      </w:r>
      <w:r w:rsidR="00DF0E49" w:rsidRPr="006C3D00">
        <w:t xml:space="preserve"> or subcutaneous)</w:t>
      </w:r>
      <w:r w:rsidRPr="006C3D00">
        <w:t>. Rabbits are then bred. Antigen-specific IgG i</w:t>
      </w:r>
      <w:r w:rsidR="0008023D" w:rsidRPr="006C3D00">
        <w:t>s</w:t>
      </w:r>
      <w:r w:rsidRPr="006C3D00">
        <w:t xml:space="preserve"> transferred </w:t>
      </w:r>
      <w:proofErr w:type="spellStart"/>
      <w:r w:rsidRPr="006C3D00">
        <w:t>transplacentally</w:t>
      </w:r>
      <w:proofErr w:type="spellEnd"/>
      <w:r w:rsidRPr="006C3D00">
        <w:t xml:space="preserve"> to the kits</w:t>
      </w:r>
      <w:r w:rsidR="0008023D" w:rsidRPr="006C3D00">
        <w:t>, and a</w:t>
      </w:r>
      <w:r w:rsidRPr="006C3D00">
        <w:t xml:space="preserve">t approximately 30-32 days post-breeding, pregnant does will kindle. </w:t>
      </w:r>
      <w:r w:rsidR="001151DC" w:rsidRPr="006C3D00">
        <w:t xml:space="preserve">IgA </w:t>
      </w:r>
      <w:r w:rsidR="00F559B9" w:rsidRPr="006C3D00">
        <w:t>is</w:t>
      </w:r>
      <w:r w:rsidR="001151DC" w:rsidRPr="006C3D00">
        <w:t xml:space="preserve"> </w:t>
      </w:r>
      <w:r w:rsidR="00F559B9" w:rsidRPr="006C3D00">
        <w:t>passed</w:t>
      </w:r>
      <w:r w:rsidR="001151DC" w:rsidRPr="006C3D00">
        <w:t xml:space="preserve"> </w:t>
      </w:r>
      <w:r w:rsidR="00F559B9" w:rsidRPr="006C3D00">
        <w:t>to the</w:t>
      </w:r>
      <w:r w:rsidRPr="006C3D00">
        <w:t xml:space="preserve"> kits </w:t>
      </w:r>
      <w:r w:rsidR="00F559B9" w:rsidRPr="006C3D00">
        <w:t>f</w:t>
      </w:r>
      <w:r w:rsidRPr="006C3D00">
        <w:t xml:space="preserve">rom the lactating doe while nursing. Prior to weaning, milk can easily be collected from </w:t>
      </w:r>
      <w:r w:rsidR="001151DC" w:rsidRPr="006C3D00">
        <w:t xml:space="preserve">the </w:t>
      </w:r>
      <w:r w:rsidRPr="006C3D00">
        <w:t>lactating does</w:t>
      </w:r>
      <w:r w:rsidR="001151DC" w:rsidRPr="006C3D00">
        <w:t xml:space="preserve"> to assess </w:t>
      </w:r>
      <w:r w:rsidR="002A34D9" w:rsidRPr="006C3D00">
        <w:t xml:space="preserve">total and </w:t>
      </w:r>
      <w:r w:rsidR="001151DC" w:rsidRPr="006C3D00">
        <w:t>antigen-specific IgA levels</w:t>
      </w:r>
      <w:r w:rsidRPr="006C3D00">
        <w:t xml:space="preserve">. </w:t>
      </w:r>
    </w:p>
    <w:p w14:paraId="561647F3" w14:textId="77777777" w:rsidR="00A10F0F" w:rsidRPr="006C3D00" w:rsidRDefault="00A10F0F" w:rsidP="007D22A8">
      <w:pPr>
        <w:contextualSpacing/>
      </w:pPr>
    </w:p>
    <w:p w14:paraId="3C9D8BD9" w14:textId="3DB1099E" w:rsidR="006C3D00" w:rsidRDefault="00900076" w:rsidP="007D22A8">
      <w:pPr>
        <w:contextualSpacing/>
        <w:rPr>
          <w:color w:val="000000"/>
        </w:rPr>
      </w:pPr>
      <w:r w:rsidRPr="006C3D00">
        <w:rPr>
          <w:b/>
        </w:rPr>
        <w:t xml:space="preserve">Figure 2. Progesterone levels in pregnant </w:t>
      </w:r>
      <w:r w:rsidR="002A34D9" w:rsidRPr="006C3D00">
        <w:rPr>
          <w:b/>
        </w:rPr>
        <w:t>and</w:t>
      </w:r>
      <w:r w:rsidRPr="006C3D00">
        <w:rPr>
          <w:b/>
        </w:rPr>
        <w:t xml:space="preserve"> non-pregnant rabbits </w:t>
      </w:r>
      <w:r w:rsidR="002A34D9" w:rsidRPr="006C3D00">
        <w:rPr>
          <w:b/>
        </w:rPr>
        <w:t xml:space="preserve">at </w:t>
      </w:r>
      <w:r w:rsidRPr="006C3D00">
        <w:rPr>
          <w:b/>
        </w:rPr>
        <w:t xml:space="preserve">3 weeks post-breeding. </w:t>
      </w:r>
      <w:r w:rsidR="001F191B" w:rsidRPr="006C3D00">
        <w:t xml:space="preserve">Blood was collected </w:t>
      </w:r>
      <w:r w:rsidR="001151DC" w:rsidRPr="006C3D00">
        <w:t xml:space="preserve">from rabbits </w:t>
      </w:r>
      <w:r w:rsidR="001F191B" w:rsidRPr="006C3D00">
        <w:t>at 3 weeks post-breeding</w:t>
      </w:r>
      <w:r w:rsidR="002A34D9" w:rsidRPr="006C3D00">
        <w:t xml:space="preserve">. Rabbits </w:t>
      </w:r>
      <w:r w:rsidR="001151DC" w:rsidRPr="006C3D00">
        <w:t>were confirmed either pregnant or non-pregnant based on ability to kindle a litter</w:t>
      </w:r>
      <w:r w:rsidR="002A34D9" w:rsidRPr="006C3D00">
        <w:t xml:space="preserve"> at 30-32 days post-breeding</w:t>
      </w:r>
      <w:r w:rsidR="001F191B" w:rsidRPr="006C3D00">
        <w:t xml:space="preserve">. Serum </w:t>
      </w:r>
      <w:r w:rsidR="001F191B" w:rsidRPr="006C3D00">
        <w:lastRenderedPageBreak/>
        <w:t>p</w:t>
      </w:r>
      <w:r w:rsidR="001F191B" w:rsidRPr="006C3D00">
        <w:rPr>
          <w:color w:val="000000"/>
        </w:rPr>
        <w:t>rogesterone levels were measured through the Michigan State University Veterinary Diagnostic Laboratory using a chemiluminescent immunoassay (CLIA) with a</w:t>
      </w:r>
      <w:r w:rsidR="006C3D00">
        <w:rPr>
          <w:color w:val="000000"/>
        </w:rPr>
        <w:t>n</w:t>
      </w:r>
      <w:r w:rsidR="001F191B" w:rsidRPr="006C3D00">
        <w:rPr>
          <w:color w:val="000000"/>
        </w:rPr>
        <w:t xml:space="preserve"> </w:t>
      </w:r>
      <w:r w:rsidR="006C3D00" w:rsidRPr="006C3D00">
        <w:rPr>
          <w:color w:val="000000"/>
        </w:rPr>
        <w:t xml:space="preserve">immunoassay system </w:t>
      </w:r>
      <w:r w:rsidR="006C3D00">
        <w:rPr>
          <w:color w:val="000000"/>
        </w:rPr>
        <w:t xml:space="preserve">(e.g., </w:t>
      </w:r>
      <w:r w:rsidR="006C3D00" w:rsidRPr="006C3D00">
        <w:rPr>
          <w:color w:val="000000"/>
        </w:rPr>
        <w:t xml:space="preserve">Siemens </w:t>
      </w:r>
      <w:proofErr w:type="spellStart"/>
      <w:r w:rsidR="006C3D00" w:rsidRPr="006C3D00">
        <w:rPr>
          <w:color w:val="000000"/>
        </w:rPr>
        <w:t>Healthineers</w:t>
      </w:r>
      <w:proofErr w:type="spellEnd"/>
      <w:r w:rsidR="006C3D00" w:rsidRPr="006C3D00">
        <w:rPr>
          <w:color w:val="000000"/>
        </w:rPr>
        <w:t xml:space="preserve"> IMMULITE 2000</w:t>
      </w:r>
      <w:r w:rsidR="006C3D00">
        <w:rPr>
          <w:color w:val="000000"/>
        </w:rPr>
        <w:t>)</w:t>
      </w:r>
      <w:r w:rsidR="001F191B" w:rsidRPr="006C3D00">
        <w:rPr>
          <w:color w:val="000000"/>
        </w:rPr>
        <w:t>.</w:t>
      </w:r>
      <w:r w:rsidR="001151DC" w:rsidRPr="006C3D00">
        <w:rPr>
          <w:color w:val="000000"/>
        </w:rPr>
        <w:t xml:space="preserve"> Error bars represent standard error</w:t>
      </w:r>
      <w:r w:rsidR="006E67E0" w:rsidRPr="006C3D00">
        <w:rPr>
          <w:color w:val="000000"/>
        </w:rPr>
        <w:t xml:space="preserve"> of the mean</w:t>
      </w:r>
      <w:r w:rsidR="001151DC" w:rsidRPr="006C3D00">
        <w:rPr>
          <w:color w:val="000000"/>
        </w:rPr>
        <w:t xml:space="preserve">, and </w:t>
      </w:r>
      <w:r w:rsidR="002A34D9" w:rsidRPr="006C3D00">
        <w:rPr>
          <w:color w:val="000000"/>
        </w:rPr>
        <w:t>the sample size consisted of</w:t>
      </w:r>
      <w:r w:rsidR="001151DC" w:rsidRPr="006C3D00">
        <w:rPr>
          <w:color w:val="000000"/>
        </w:rPr>
        <w:t xml:space="preserve"> 4-6 rabbits per group. </w:t>
      </w:r>
    </w:p>
    <w:p w14:paraId="0F363046" w14:textId="77777777" w:rsidR="006C3D00" w:rsidRDefault="006C3D00" w:rsidP="007D22A8">
      <w:pPr>
        <w:contextualSpacing/>
        <w:rPr>
          <w:color w:val="000000"/>
        </w:rPr>
      </w:pPr>
    </w:p>
    <w:p w14:paraId="125595E8" w14:textId="341470BF" w:rsidR="00900076" w:rsidRPr="006C3D00" w:rsidRDefault="00900076" w:rsidP="007D22A8">
      <w:pPr>
        <w:contextualSpacing/>
        <w:rPr>
          <w:b/>
        </w:rPr>
      </w:pPr>
      <w:r w:rsidRPr="006C3D00">
        <w:rPr>
          <w:b/>
        </w:rPr>
        <w:t xml:space="preserve">Figure 3. </w:t>
      </w:r>
      <w:r w:rsidR="002A34D9" w:rsidRPr="006C3D00">
        <w:rPr>
          <w:b/>
        </w:rPr>
        <w:t>Antigen-specific IgG levels in kits</w:t>
      </w:r>
      <w:r w:rsidR="0099657A" w:rsidRPr="006C3D00">
        <w:rPr>
          <w:b/>
        </w:rPr>
        <w:t xml:space="preserve"> (relative to maternal levels)</w:t>
      </w:r>
      <w:r w:rsidR="002A34D9" w:rsidRPr="006C3D00">
        <w:rPr>
          <w:b/>
        </w:rPr>
        <w:t xml:space="preserve"> at birth and </w:t>
      </w:r>
      <w:r w:rsidR="00F559B9" w:rsidRPr="006C3D00">
        <w:rPr>
          <w:b/>
        </w:rPr>
        <w:t xml:space="preserve">at </w:t>
      </w:r>
      <w:r w:rsidR="002A34D9" w:rsidRPr="006C3D00">
        <w:rPr>
          <w:b/>
        </w:rPr>
        <w:t>3 weeks of age following a series of maternal immunization</w:t>
      </w:r>
      <w:r w:rsidR="00F559B9" w:rsidRPr="006C3D00">
        <w:rPr>
          <w:b/>
        </w:rPr>
        <w:t>s</w:t>
      </w:r>
      <w:r w:rsidR="002A34D9" w:rsidRPr="006C3D00">
        <w:rPr>
          <w:b/>
        </w:rPr>
        <w:t>.</w:t>
      </w:r>
      <w:r w:rsidRPr="006C3D00">
        <w:t xml:space="preserve"> </w:t>
      </w:r>
      <w:r w:rsidR="00A10F0F" w:rsidRPr="006C3D00">
        <w:t xml:space="preserve">Blood was collected from the does and kits soon after kindling and at 3 weeks of age. </w:t>
      </w:r>
      <w:r w:rsidR="000A0789" w:rsidRPr="006C3D00">
        <w:t xml:space="preserve">Antigen-specific IgG levels within the serum were detected using </w:t>
      </w:r>
      <w:r w:rsidR="00F559B9" w:rsidRPr="006C3D00">
        <w:t>a</w:t>
      </w:r>
      <w:r w:rsidR="00B83702" w:rsidRPr="006C3D00">
        <w:t xml:space="preserve"> fluorescent</w:t>
      </w:r>
      <w:r w:rsidR="000A0789" w:rsidRPr="006C3D00">
        <w:t xml:space="preserve"> ELISA</w:t>
      </w:r>
      <w:r w:rsidR="0099657A" w:rsidRPr="006C3D00">
        <w:t xml:space="preserve"> as previously described</w:t>
      </w:r>
      <w:r w:rsidR="0099657A" w:rsidRPr="006C3D00">
        <w:fldChar w:fldCharType="begin">
          <w:fldData xml:space="preserve">PEVuZE5vdGU+PENpdGU+PEF1dGhvcj5Kb25lczwvQXV0aG9yPjxZZWFyPjIwMTk8L1llYXI+PFJl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</w:fldData>
        </w:fldChar>
      </w:r>
      <w:r w:rsidR="0099657A" w:rsidRPr="006C3D00">
        <w:instrText xml:space="preserve"> ADDIN EN.CITE </w:instrText>
      </w:r>
      <w:r w:rsidR="0099657A" w:rsidRPr="006C3D00">
        <w:fldChar w:fldCharType="begin">
          <w:fldData xml:space="preserve">PEVuZE5vdGU+PENpdGU+PEF1dGhvcj5Kb25lczwvQXV0aG9yPjxZZWFyPjIwMTk8L1llYXI+PFJl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</w:fldData>
        </w:fldChar>
      </w:r>
      <w:r w:rsidR="0099657A" w:rsidRPr="006C3D00">
        <w:instrText xml:space="preserve"> ADDIN EN.CITE.DATA </w:instrText>
      </w:r>
      <w:r w:rsidR="0099657A" w:rsidRPr="006C3D00">
        <w:fldChar w:fldCharType="end"/>
      </w:r>
      <w:r w:rsidR="0099657A" w:rsidRPr="006C3D00">
        <w:fldChar w:fldCharType="separate"/>
      </w:r>
      <w:r w:rsidR="0099657A" w:rsidRPr="006C3D00">
        <w:rPr>
          <w:noProof/>
          <w:vertAlign w:val="superscript"/>
        </w:rPr>
        <w:t>28</w:t>
      </w:r>
      <w:r w:rsidR="0099657A" w:rsidRPr="006C3D00">
        <w:fldChar w:fldCharType="end"/>
      </w:r>
      <w:r w:rsidR="000A0789" w:rsidRPr="006C3D00">
        <w:t xml:space="preserve">. Antigen-specific IgG is plotted as a ratio </w:t>
      </w:r>
      <w:r w:rsidR="0099657A" w:rsidRPr="006C3D00">
        <w:t>of levels detected in the kit serum and maternal serum</w:t>
      </w:r>
      <w:r w:rsidR="000A0789" w:rsidRPr="006C3D00">
        <w:t>.</w:t>
      </w:r>
      <w:r w:rsidR="000A0789" w:rsidRPr="006C3D00">
        <w:rPr>
          <w:b/>
        </w:rPr>
        <w:t xml:space="preserve"> </w:t>
      </w:r>
    </w:p>
    <w:p w14:paraId="34CBDD22" w14:textId="70C8AA8C" w:rsidR="00900076" w:rsidRPr="006C3D00" w:rsidRDefault="00900076" w:rsidP="007D22A8">
      <w:pPr>
        <w:contextualSpacing/>
        <w:rPr>
          <w:b/>
        </w:rPr>
      </w:pPr>
    </w:p>
    <w:p w14:paraId="307ED1D4" w14:textId="49EBA7D9" w:rsidR="005E2DB4" w:rsidRPr="006C3D00" w:rsidRDefault="00900076" w:rsidP="007D22A8">
      <w:pPr>
        <w:contextualSpacing/>
      </w:pPr>
      <w:r w:rsidRPr="006C3D00">
        <w:rPr>
          <w:b/>
        </w:rPr>
        <w:t xml:space="preserve">Figure 4. A comparison of IgA, IgM, and IgG levels in rabbit milk. </w:t>
      </w:r>
      <w:r w:rsidRPr="006C3D00">
        <w:t xml:space="preserve">Rabbit milk </w:t>
      </w:r>
      <w:r w:rsidR="0037734E" w:rsidRPr="006C3D00">
        <w:t xml:space="preserve">was collected as described </w:t>
      </w:r>
      <w:r w:rsidR="00A10F0F" w:rsidRPr="006C3D00">
        <w:t xml:space="preserve">and demonstrated in the video. </w:t>
      </w:r>
      <w:r w:rsidR="00B83702" w:rsidRPr="006C3D00">
        <w:t>Milk</w:t>
      </w:r>
      <w:r w:rsidR="00A10F0F" w:rsidRPr="006C3D00">
        <w:t xml:space="preserve"> was processed by a long centrifugation (13,000</w:t>
      </w:r>
      <w:r w:rsidR="00F559B9" w:rsidRPr="006C3D00">
        <w:t xml:space="preserve"> </w:t>
      </w:r>
      <w:r w:rsidR="006C3D00">
        <w:t xml:space="preserve">x </w:t>
      </w:r>
      <w:r w:rsidR="00A10F0F" w:rsidRPr="006C3D00">
        <w:t>g for 4.5 hours at 4</w:t>
      </w:r>
      <w:r w:rsidR="006C3D00">
        <w:t xml:space="preserve"> </w:t>
      </w:r>
      <w:r w:rsidR="00A10F0F" w:rsidRPr="006C3D00">
        <w:t>°C)</w:t>
      </w:r>
      <w:r w:rsidR="00B83702" w:rsidRPr="006C3D00">
        <w:t>, and t</w:t>
      </w:r>
      <w:r w:rsidR="00A10F0F" w:rsidRPr="006C3D00">
        <w:t xml:space="preserve">he clear middle layer was </w:t>
      </w:r>
      <w:r w:rsidR="00B83702" w:rsidRPr="006C3D00">
        <w:t xml:space="preserve">isolated </w:t>
      </w:r>
      <w:r w:rsidR="00A10F0F" w:rsidRPr="006C3D00">
        <w:t>following processing</w:t>
      </w:r>
      <w:r w:rsidR="00B83702" w:rsidRPr="006C3D00">
        <w:t>.</w:t>
      </w:r>
      <w:r w:rsidR="0037734E" w:rsidRPr="006C3D00">
        <w:t xml:space="preserve"> </w:t>
      </w:r>
      <w:r w:rsidR="005E2DB4" w:rsidRPr="006C3D00">
        <w:t>Total IgA, IgG</w:t>
      </w:r>
      <w:r w:rsidR="00B83702" w:rsidRPr="006C3D00">
        <w:t>,</w:t>
      </w:r>
      <w:r w:rsidR="005E2DB4" w:rsidRPr="006C3D00">
        <w:t xml:space="preserve"> and IgM </w:t>
      </w:r>
      <w:r w:rsidR="00B83702" w:rsidRPr="006C3D00">
        <w:t xml:space="preserve">levels </w:t>
      </w:r>
      <w:r w:rsidR="005E2DB4" w:rsidRPr="006C3D00">
        <w:t>w</w:t>
      </w:r>
      <w:r w:rsidR="00B83702" w:rsidRPr="006C3D00">
        <w:t>ere</w:t>
      </w:r>
      <w:r w:rsidR="005E2DB4" w:rsidRPr="006C3D00">
        <w:t xml:space="preserve"> </w:t>
      </w:r>
      <w:r w:rsidR="00F559B9" w:rsidRPr="006C3D00">
        <w:t>measured</w:t>
      </w:r>
      <w:r w:rsidR="005E2DB4" w:rsidRPr="006C3D00">
        <w:t xml:space="preserve"> in </w:t>
      </w:r>
      <w:r w:rsidR="00F559B9" w:rsidRPr="006C3D00">
        <w:t>this clear layer</w:t>
      </w:r>
      <w:r w:rsidR="005E2DB4" w:rsidRPr="006C3D00">
        <w:t xml:space="preserve"> by fluorescent ELISA as previously described</w:t>
      </w:r>
      <w:r w:rsidR="000D7BF8" w:rsidRPr="006C3D00">
        <w:fldChar w:fldCharType="begin">
          <w:fldData xml:space="preserve">PEVuZE5vdGU+PENpdGU+PEF1dGhvcj5Kb25lczwvQXV0aG9yPjxZZWFyPjIwMTk8L1llYXI+PFJl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</w:fldData>
        </w:fldChar>
      </w:r>
      <w:r w:rsidR="003C75AD" w:rsidRPr="006C3D00">
        <w:instrText xml:space="preserve"> ADDIN EN.CITE </w:instrText>
      </w:r>
      <w:r w:rsidR="003C75AD" w:rsidRPr="006C3D00">
        <w:fldChar w:fldCharType="begin">
          <w:fldData xml:space="preserve">PEVuZE5vdGU+PENpdGU+PEF1dGhvcj5Kb25lczwvQXV0aG9yPjxZZWFyPjIwMTk8L1llYXI+PFJl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</w:fldData>
        </w:fldChar>
      </w:r>
      <w:r w:rsidR="003C75AD" w:rsidRPr="006C3D00">
        <w:instrText xml:space="preserve"> ADDIN EN.CITE.DATA </w:instrText>
      </w:r>
      <w:r w:rsidR="003C75AD" w:rsidRPr="006C3D00">
        <w:fldChar w:fldCharType="end"/>
      </w:r>
      <w:r w:rsidR="000D7BF8" w:rsidRPr="006C3D00">
        <w:fldChar w:fldCharType="separate"/>
      </w:r>
      <w:r w:rsidR="003C75AD" w:rsidRPr="006C3D00">
        <w:rPr>
          <w:noProof/>
          <w:vertAlign w:val="superscript"/>
        </w:rPr>
        <w:t>28</w:t>
      </w:r>
      <w:r w:rsidR="000D7BF8" w:rsidRPr="006C3D00">
        <w:fldChar w:fldCharType="end"/>
      </w:r>
      <w:r w:rsidR="005E2DB4" w:rsidRPr="006C3D00">
        <w:t>, except that plates were coated with polyclonal anti-IgA, anti-IgG</w:t>
      </w:r>
      <w:r w:rsidR="00F559B9" w:rsidRPr="006C3D00">
        <w:t>,</w:t>
      </w:r>
      <w:r w:rsidR="005E2DB4" w:rsidRPr="006C3D00">
        <w:t xml:space="preserve"> or anti-IgM to detect </w:t>
      </w:r>
      <w:r w:rsidR="00F559B9" w:rsidRPr="006C3D00">
        <w:t xml:space="preserve">total </w:t>
      </w:r>
      <w:r w:rsidR="005E2DB4" w:rsidRPr="006C3D00">
        <w:t>rabbit IgA, IgG</w:t>
      </w:r>
      <w:r w:rsidR="00F559B9" w:rsidRPr="006C3D00">
        <w:t>,</w:t>
      </w:r>
      <w:r w:rsidR="005E2DB4" w:rsidRPr="006C3D00">
        <w:t xml:space="preserve"> or IgM, respectively.</w:t>
      </w:r>
    </w:p>
    <w:p w14:paraId="1910984D" w14:textId="1C9EE613" w:rsidR="00900076" w:rsidRPr="006C3D00" w:rsidRDefault="00900076" w:rsidP="007D22A8">
      <w:pPr>
        <w:contextualSpacing/>
        <w:rPr>
          <w:b/>
        </w:rPr>
      </w:pPr>
    </w:p>
    <w:p w14:paraId="7C0B6465" w14:textId="21A24CC0" w:rsidR="006E4797" w:rsidRPr="006C3D00" w:rsidRDefault="00551D82" w:rsidP="007D22A8">
      <w:pPr>
        <w:contextualSpacing/>
        <w:rPr>
          <w:b/>
        </w:rPr>
      </w:pPr>
      <w:r w:rsidRPr="006C3D00">
        <w:rPr>
          <w:b/>
        </w:rPr>
        <w:t xml:space="preserve">DISCUSSION: </w:t>
      </w:r>
    </w:p>
    <w:p w14:paraId="04F374FB" w14:textId="2624AED4" w:rsidR="00AF12B6" w:rsidRPr="006C3D00" w:rsidRDefault="0056013A" w:rsidP="007D22A8">
      <w:pPr>
        <w:contextualSpacing/>
        <w:rPr>
          <w:rFonts w:ascii="ArialMT" w:hAnsi="ArialMT" w:cs="ArialMT"/>
          <w:sz w:val="20"/>
          <w:szCs w:val="20"/>
        </w:rPr>
      </w:pPr>
      <w:r w:rsidRPr="006C3D00">
        <w:t xml:space="preserve">Although not described in the above protocol, successful breeding of the rabbits is necessary for this maternal model and to allow for milk collection. </w:t>
      </w:r>
      <w:r w:rsidR="00AF12B6" w:rsidRPr="006C3D00">
        <w:t>Rabbits are easily bred by live cover in a research setting. It is recommended that does be transferred to the buck’s cage for breeding, as does can be territorial and aggressive if kept in their own cage</w:t>
      </w:r>
      <w:r w:rsidR="007D78B6" w:rsidRPr="006C3D00">
        <w:t xml:space="preserve"> with the buck</w:t>
      </w:r>
      <w:r w:rsidR="00AF12B6" w:rsidRPr="006C3D00">
        <w:t xml:space="preserve">. If </w:t>
      </w:r>
      <w:r w:rsidR="00AF12B6" w:rsidRPr="006C3D00">
        <w:rPr>
          <w:rFonts w:asciiTheme="majorHAnsi" w:hAnsiTheme="majorHAnsi" w:cstheme="majorHAnsi"/>
        </w:rPr>
        <w:t xml:space="preserve">females are non-receptive after 15 minutes (as indicated by running away biting, or vocalizing), the doe should be placed back into her </w:t>
      </w:r>
      <w:r w:rsidR="00F559B9" w:rsidRPr="006C3D00">
        <w:rPr>
          <w:rFonts w:asciiTheme="majorHAnsi" w:hAnsiTheme="majorHAnsi" w:cstheme="majorHAnsi"/>
        </w:rPr>
        <w:t xml:space="preserve">own </w:t>
      </w:r>
      <w:r w:rsidR="00AF12B6" w:rsidRPr="006C3D00">
        <w:rPr>
          <w:rFonts w:asciiTheme="majorHAnsi" w:hAnsiTheme="majorHAnsi" w:cstheme="majorHAnsi"/>
        </w:rPr>
        <w:t xml:space="preserve">cage. There are several </w:t>
      </w:r>
      <w:r w:rsidR="00FB4B6A" w:rsidRPr="006C3D00">
        <w:rPr>
          <w:rFonts w:asciiTheme="majorHAnsi" w:hAnsiTheme="majorHAnsi" w:cstheme="majorHAnsi"/>
        </w:rPr>
        <w:t xml:space="preserve">informative </w:t>
      </w:r>
      <w:r w:rsidR="00AF12B6" w:rsidRPr="006C3D00">
        <w:rPr>
          <w:rFonts w:asciiTheme="majorHAnsi" w:hAnsiTheme="majorHAnsi" w:cstheme="majorHAnsi"/>
        </w:rPr>
        <w:t xml:space="preserve">videos </w:t>
      </w:r>
      <w:r w:rsidR="004937B9" w:rsidRPr="006C3D00">
        <w:rPr>
          <w:rFonts w:asciiTheme="majorHAnsi" w:hAnsiTheme="majorHAnsi" w:cstheme="majorHAnsi"/>
        </w:rPr>
        <w:t>and tutorials on</w:t>
      </w:r>
      <w:r w:rsidR="00AF12B6" w:rsidRPr="006C3D00">
        <w:rPr>
          <w:rFonts w:asciiTheme="majorHAnsi" w:hAnsiTheme="majorHAnsi" w:cstheme="majorHAnsi"/>
        </w:rPr>
        <w:t xml:space="preserve"> rabbit breeding that can be observed online</w:t>
      </w:r>
      <w:r w:rsidR="00F559B9" w:rsidRPr="006C3D00">
        <w:rPr>
          <w:rFonts w:asciiTheme="majorHAnsi" w:hAnsiTheme="majorHAnsi" w:cstheme="majorHAnsi"/>
        </w:rPr>
        <w:fldChar w:fldCharType="begin"/>
      </w:r>
      <w:r w:rsidR="005A37DD" w:rsidRPr="006C3D00">
        <w:rPr>
          <w:rFonts w:asciiTheme="majorHAnsi" w:hAnsiTheme="majorHAnsi" w:cstheme="majorHAnsi"/>
        </w:rPr>
        <w:instrText xml:space="preserve"> ADDIN EN.CITE &lt;EndNote&gt;&lt;Cite&gt;&lt;Year&gt;2020&lt;/Year&gt;&lt;RecNum&gt;56&lt;/RecNum&gt;&lt;DisplayText&gt;&lt;style face="superscript"&gt;29&lt;/style&gt;&lt;/DisplayText&gt;&lt;record&gt;&lt;rec-number&gt;56&lt;/rec-number&gt;&lt;foreign-keys&gt;&lt;key app="EN" db-id="wxrdd2p2rtp5a0evzekp2xv3szreveasrw5s" timestamp="1614020060"&gt;56&lt;/key&gt;&lt;/foreign-keys&gt;&lt;ref-type name="Web Page"&gt;12&lt;/ref-type&gt;&lt;contributors&gt;&lt;secondary-authors&gt;&lt;author&gt;Michigan State University&lt;/author&gt;&lt;/secondary-authors&gt;&lt;/contributors&gt;&lt;titles&gt;&lt;title&gt;Michigan State University. Rabbit Tracks: Breeding Techniques and Management&lt;/title&gt;&lt;/titles&gt;&lt;volume&gt;2020&lt;/volume&gt;&lt;number&gt;11/24/20&lt;/number&gt;&lt;dates&gt;&lt;year&gt;2020&lt;/year&gt;&lt;/dates&gt;&lt;urls&gt;&lt;related-urls&gt;&lt;url&gt;https://www.canr.msu.edu/resources/rabbit_tracks_breeding_techniques_and_management&lt;/url&gt;&lt;/related-urls&gt;&lt;/urls&gt;&lt;/record&gt;&lt;/Cite&gt;&lt;/EndNote&gt;</w:instrText>
      </w:r>
      <w:r w:rsidR="00F559B9" w:rsidRPr="006C3D00">
        <w:rPr>
          <w:rFonts w:asciiTheme="majorHAnsi" w:hAnsiTheme="majorHAnsi" w:cstheme="majorHAnsi"/>
        </w:rPr>
        <w:fldChar w:fldCharType="separate"/>
      </w:r>
      <w:r w:rsidR="00F559B9" w:rsidRPr="006C3D00">
        <w:rPr>
          <w:rFonts w:asciiTheme="majorHAnsi" w:hAnsiTheme="majorHAnsi" w:cstheme="majorHAnsi"/>
          <w:noProof/>
          <w:vertAlign w:val="superscript"/>
        </w:rPr>
        <w:t>29</w:t>
      </w:r>
      <w:r w:rsidR="00F559B9" w:rsidRPr="006C3D00">
        <w:rPr>
          <w:rFonts w:asciiTheme="majorHAnsi" w:hAnsiTheme="majorHAnsi" w:cstheme="majorHAnsi"/>
        </w:rPr>
        <w:fldChar w:fldCharType="end"/>
      </w:r>
      <w:r w:rsidR="00AF12B6" w:rsidRPr="006C3D00">
        <w:rPr>
          <w:rFonts w:asciiTheme="majorHAnsi" w:hAnsiTheme="majorHAnsi" w:cstheme="majorHAnsi"/>
        </w:rPr>
        <w:t xml:space="preserve">, but after breeding, the male will </w:t>
      </w:r>
      <w:r w:rsidR="00F559B9" w:rsidRPr="006C3D00">
        <w:rPr>
          <w:rFonts w:asciiTheme="majorHAnsi" w:hAnsiTheme="majorHAnsi" w:cstheme="majorHAnsi"/>
        </w:rPr>
        <w:t xml:space="preserve">typically </w:t>
      </w:r>
      <w:r w:rsidR="00AF12B6" w:rsidRPr="006C3D00">
        <w:rPr>
          <w:rFonts w:asciiTheme="majorHAnsi" w:hAnsiTheme="majorHAnsi" w:cstheme="majorHAnsi"/>
        </w:rPr>
        <w:t>fall over and may vocalize. Once this is observed, the doe can be returned to her cage. A buck may breed 2-3 times a day with no decrease in sperm count</w:t>
      </w:r>
      <w:r w:rsidR="00EE6AE4" w:rsidRPr="006C3D00">
        <w:rPr>
          <w:rFonts w:asciiTheme="majorHAnsi" w:hAnsiTheme="majorHAnsi" w:cstheme="majorHAnsi"/>
        </w:rPr>
        <w:fldChar w:fldCharType="begin"/>
      </w:r>
      <w:r w:rsidR="00C92F27" w:rsidRPr="006C3D00">
        <w:rPr>
          <w:rFonts w:asciiTheme="majorHAnsi" w:hAnsiTheme="majorHAnsi" w:cstheme="majorHAnsi"/>
        </w:rPr>
        <w:instrText xml:space="preserve"> ADDIN EN.CITE &lt;EndNote&gt;&lt;Cite&gt;&lt;Author&gt;Patton&lt;/Author&gt;&lt;Year&gt;1994&lt;/Year&gt;&lt;RecNum&gt;57&lt;/RecNum&gt;&lt;DisplayText&gt;&lt;style face="superscript"&gt;30&lt;/style&gt;&lt;/DisplayText&gt;&lt;record&gt;&lt;rec-number&gt;57&lt;/rec-number&gt;&lt;foreign-keys&gt;&lt;key app="EN" db-id="wxrdd2p2rtp5a0evzekp2xv3szreveasrw5s" timestamp="1614020061"&gt;57&lt;/key&gt;&lt;/foreign-keys&gt;&lt;ref-type name="Book Section"&gt;5&lt;/ref-type&gt;&lt;contributors&gt;&lt;authors&gt;&lt;author&gt;Nephi M. Patton&lt;/author&gt;&lt;/authors&gt;&lt;secondary-authors&gt;&lt;author&gt;Manning, P.J.&lt;/author&gt;&lt;author&gt;Ringler, D.H.&lt;/author&gt;&lt;author&gt;Newcomer, C.E.&lt;/author&gt;&lt;/secondary-authors&gt;&lt;/contributors&gt;&lt;titles&gt;&lt;title&gt;Colony Husbandry&lt;/title&gt;&lt;secondary-title&gt;The Biology of the Laboratory Rabbit&lt;/secondary-title&gt;&lt;/titles&gt;&lt;pages&gt;27-45&lt;/pages&gt;&lt;edition&gt;2nd&lt;/edition&gt;&lt;section&gt;2&lt;/section&gt;&lt;dates&gt;&lt;year&gt;1994&lt;/year&gt;&lt;/dates&gt;&lt;publisher&gt;Academic Press&lt;/publisher&gt;&lt;isbn&gt;9780124692350&lt;/isbn&gt;&lt;urls&gt;&lt;/urls&gt;&lt;/record&gt;&lt;/Cite&gt;&lt;/EndNote&gt;</w:instrText>
      </w:r>
      <w:r w:rsidR="00EE6AE4" w:rsidRPr="006C3D00">
        <w:rPr>
          <w:rFonts w:asciiTheme="majorHAnsi" w:hAnsiTheme="majorHAnsi" w:cstheme="majorHAnsi"/>
        </w:rPr>
        <w:fldChar w:fldCharType="separate"/>
      </w:r>
      <w:r w:rsidR="003C75AD" w:rsidRPr="006C3D00">
        <w:rPr>
          <w:rFonts w:asciiTheme="majorHAnsi" w:hAnsiTheme="majorHAnsi" w:cstheme="majorHAnsi"/>
          <w:noProof/>
          <w:vertAlign w:val="superscript"/>
        </w:rPr>
        <w:t>30</w:t>
      </w:r>
      <w:r w:rsidR="00EE6AE4" w:rsidRPr="006C3D00">
        <w:rPr>
          <w:rFonts w:asciiTheme="majorHAnsi" w:hAnsiTheme="majorHAnsi" w:cstheme="majorHAnsi"/>
        </w:rPr>
        <w:fldChar w:fldCharType="end"/>
      </w:r>
      <w:r w:rsidR="00AF12B6" w:rsidRPr="006C3D00">
        <w:rPr>
          <w:rFonts w:asciiTheme="majorHAnsi" w:hAnsiTheme="majorHAnsi" w:cstheme="majorHAnsi"/>
        </w:rPr>
        <w:t xml:space="preserve">. </w:t>
      </w:r>
      <w:r w:rsidR="008162B7" w:rsidRPr="006C3D00">
        <w:rPr>
          <w:rFonts w:asciiTheme="majorHAnsi" w:hAnsiTheme="majorHAnsi" w:cstheme="majorHAnsi"/>
        </w:rPr>
        <w:t>In our IACUC-approved protocol</w:t>
      </w:r>
      <w:r w:rsidR="00AF12B6" w:rsidRPr="006C3D00">
        <w:rPr>
          <w:rFonts w:asciiTheme="majorHAnsi" w:hAnsiTheme="majorHAnsi" w:cstheme="majorHAnsi"/>
        </w:rPr>
        <w:t xml:space="preserve">, bucks are limited to breeding 10-12 does per week and </w:t>
      </w:r>
      <w:r w:rsidR="00F559B9" w:rsidRPr="006C3D00">
        <w:rPr>
          <w:rFonts w:asciiTheme="majorHAnsi" w:hAnsiTheme="majorHAnsi" w:cstheme="majorHAnsi"/>
        </w:rPr>
        <w:t>are provided</w:t>
      </w:r>
      <w:r w:rsidR="00AF12B6" w:rsidRPr="006C3D00">
        <w:rPr>
          <w:rFonts w:asciiTheme="majorHAnsi" w:hAnsiTheme="majorHAnsi" w:cstheme="majorHAnsi"/>
        </w:rPr>
        <w:t xml:space="preserve"> at least two rest days per week</w:t>
      </w:r>
      <w:r w:rsidR="002B3148" w:rsidRPr="006C3D00">
        <w:rPr>
          <w:rFonts w:asciiTheme="majorHAnsi" w:hAnsiTheme="majorHAnsi" w:cstheme="majorHAnsi"/>
        </w:rPr>
        <w:t xml:space="preserve">, as sources state that </w:t>
      </w:r>
      <w:r w:rsidR="007D78B6" w:rsidRPr="006C3D00">
        <w:rPr>
          <w:rFonts w:asciiTheme="majorHAnsi" w:hAnsiTheme="majorHAnsi" w:cstheme="majorHAnsi"/>
        </w:rPr>
        <w:t>a single buck is usually sufficient to service 10-15 does</w:t>
      </w:r>
      <w:r w:rsidR="0048705D" w:rsidRPr="006C3D00">
        <w:rPr>
          <w:rFonts w:asciiTheme="majorHAnsi" w:hAnsiTheme="majorHAnsi" w:cstheme="majorHAnsi"/>
        </w:rPr>
        <w:fldChar w:fldCharType="begin"/>
      </w:r>
      <w:r w:rsidR="003C75AD" w:rsidRPr="006C3D00">
        <w:rPr>
          <w:rFonts w:asciiTheme="majorHAnsi" w:hAnsiTheme="majorHAnsi" w:cstheme="majorHAnsi"/>
        </w:rPr>
        <w:instrText xml:space="preserve"> ADDIN EN.CITE &lt;EndNote&gt;&lt;Cite&gt;&lt;Author&gt;Nowland&lt;/Author&gt;&lt;Year&gt;2015&lt;/Year&gt;&lt;RecNum&gt;58&lt;/RecNum&gt;&lt;DisplayText&gt;&lt;style face="superscript"&gt;31&lt;/style&gt;&lt;/DisplayText&gt;&lt;record&gt;&lt;rec-number&gt;58&lt;/rec-number&gt;&lt;foreign-keys&gt;&lt;key app="EN" db-id="wxrdd2p2rtp5a0evzekp2xv3szreveasrw5s" timestamp="1614020062"&gt;58&lt;/key&gt;&lt;/foreign-keys&gt;&lt;ref-type name="Book Section"&gt;5&lt;/ref-type&gt;&lt;contributors&gt;&lt;authors&gt;&lt;author&gt;Nowland, M.H.&lt;/author&gt;&lt;author&gt;Brammer, D.W.&lt;/author&gt;&lt;author&gt;Garcia, A.&lt;/author&gt;&lt;author&gt;Rush, H.G.&lt;/author&gt;&lt;/authors&gt;&lt;secondary-authors&gt;&lt;author&gt;Fox, J.G.&lt;/author&gt;&lt;author&gt;Anderson, L.C,&lt;/author&gt;&lt;author&gt;Otto, G.M.&lt;/author&gt;&lt;author&gt;Pritchett-Corning, K.R.&lt;/author&gt;&lt;author&gt;Whary, M.T.&lt;/author&gt;&lt;/secondary-authors&gt;&lt;/contributors&gt;&lt;titles&gt;&lt;title&gt;Biology and Diseases of Rabbits&lt;/title&gt;&lt;secondary-title&gt;Laboratory Animal Medicine&lt;/secondary-title&gt;&lt;/titles&gt;&lt;pages&gt;411-461&lt;/pages&gt;&lt;edition&gt;3rd&lt;/edition&gt;&lt;section&gt;10&lt;/section&gt;&lt;dates&gt;&lt;year&gt;2015&lt;/year&gt;&lt;/dates&gt;&lt;publisher&gt;Academic Press&lt;/publisher&gt;&lt;isbn&gt;9780124095274&lt;/isbn&gt;&lt;urls&gt;&lt;/urls&gt;&lt;electronic-resource-num&gt;https://doi.org/10.1016/B978-0-12-409527-4.00010-9&lt;/electronic-resource-num&gt;&lt;/record&gt;&lt;/Cite&gt;&lt;/EndNote&gt;</w:instrText>
      </w:r>
      <w:r w:rsidR="0048705D" w:rsidRPr="006C3D00">
        <w:rPr>
          <w:rFonts w:asciiTheme="majorHAnsi" w:hAnsiTheme="majorHAnsi" w:cstheme="majorHAnsi"/>
        </w:rPr>
        <w:fldChar w:fldCharType="separate"/>
      </w:r>
      <w:r w:rsidR="003C75AD" w:rsidRPr="006C3D00">
        <w:rPr>
          <w:rFonts w:asciiTheme="majorHAnsi" w:hAnsiTheme="majorHAnsi" w:cstheme="majorHAnsi"/>
          <w:noProof/>
          <w:vertAlign w:val="superscript"/>
        </w:rPr>
        <w:t>31</w:t>
      </w:r>
      <w:r w:rsidR="0048705D" w:rsidRPr="006C3D00">
        <w:rPr>
          <w:rFonts w:asciiTheme="majorHAnsi" w:hAnsiTheme="majorHAnsi" w:cstheme="majorHAnsi"/>
        </w:rPr>
        <w:fldChar w:fldCharType="end"/>
      </w:r>
      <w:r w:rsidR="007D78B6" w:rsidRPr="006C3D00">
        <w:rPr>
          <w:rFonts w:asciiTheme="majorHAnsi" w:hAnsiTheme="majorHAnsi" w:cstheme="majorHAnsi"/>
        </w:rPr>
        <w:t xml:space="preserve">. Our group suggests purchasing proven breeders </w:t>
      </w:r>
      <w:r w:rsidR="00F559B9" w:rsidRPr="006C3D00">
        <w:rPr>
          <w:rFonts w:asciiTheme="majorHAnsi" w:hAnsiTheme="majorHAnsi" w:cstheme="majorHAnsi"/>
        </w:rPr>
        <w:t xml:space="preserve">from the vendor </w:t>
      </w:r>
      <w:r w:rsidR="007D78B6" w:rsidRPr="006C3D00">
        <w:rPr>
          <w:rFonts w:asciiTheme="majorHAnsi" w:hAnsiTheme="majorHAnsi" w:cstheme="majorHAnsi"/>
        </w:rPr>
        <w:t xml:space="preserve">to improve the </w:t>
      </w:r>
      <w:r w:rsidR="00F559B9" w:rsidRPr="006C3D00">
        <w:rPr>
          <w:rFonts w:asciiTheme="majorHAnsi" w:hAnsiTheme="majorHAnsi" w:cstheme="majorHAnsi"/>
        </w:rPr>
        <w:t xml:space="preserve">breeding </w:t>
      </w:r>
      <w:r w:rsidR="007D78B6" w:rsidRPr="006C3D00">
        <w:rPr>
          <w:rFonts w:asciiTheme="majorHAnsi" w:hAnsiTheme="majorHAnsi" w:cstheme="majorHAnsi"/>
        </w:rPr>
        <w:t>success rate.</w:t>
      </w:r>
      <w:r w:rsidR="00AF12B6" w:rsidRPr="006C3D00">
        <w:rPr>
          <w:rFonts w:asciiTheme="majorHAnsi" w:hAnsiTheme="majorHAnsi" w:cstheme="majorHAnsi"/>
        </w:rPr>
        <w:t xml:space="preserve"> As rabbits are induced </w:t>
      </w:r>
      <w:proofErr w:type="spellStart"/>
      <w:r w:rsidR="00AF12B6" w:rsidRPr="006C3D00">
        <w:rPr>
          <w:rFonts w:asciiTheme="majorHAnsi" w:hAnsiTheme="majorHAnsi" w:cstheme="majorHAnsi"/>
        </w:rPr>
        <w:t>ovulators</w:t>
      </w:r>
      <w:proofErr w:type="spellEnd"/>
      <w:r w:rsidR="00AF12B6" w:rsidRPr="006C3D00">
        <w:rPr>
          <w:rFonts w:asciiTheme="majorHAnsi" w:hAnsiTheme="majorHAnsi" w:cstheme="majorHAnsi"/>
        </w:rPr>
        <w:t xml:space="preserve"> and ovulation typically occurs 10-1</w:t>
      </w:r>
      <w:r w:rsidR="007D78B6" w:rsidRPr="006C3D00">
        <w:rPr>
          <w:rFonts w:asciiTheme="majorHAnsi" w:hAnsiTheme="majorHAnsi" w:cstheme="majorHAnsi"/>
        </w:rPr>
        <w:t>3</w:t>
      </w:r>
      <w:r w:rsidR="00AF12B6" w:rsidRPr="006C3D00">
        <w:rPr>
          <w:rFonts w:asciiTheme="majorHAnsi" w:hAnsiTheme="majorHAnsi" w:cstheme="majorHAnsi"/>
        </w:rPr>
        <w:t xml:space="preserve"> hours post-copulation</w:t>
      </w:r>
      <w:r w:rsidR="0048705D" w:rsidRPr="006C3D00">
        <w:rPr>
          <w:rFonts w:asciiTheme="majorHAnsi" w:hAnsiTheme="majorHAnsi" w:cstheme="majorHAnsi"/>
        </w:rPr>
        <w:fldChar w:fldCharType="begin"/>
      </w:r>
      <w:r w:rsidR="003C75AD" w:rsidRPr="006C3D00">
        <w:rPr>
          <w:rFonts w:asciiTheme="majorHAnsi" w:hAnsiTheme="majorHAnsi" w:cstheme="majorHAnsi"/>
        </w:rPr>
        <w:instrText xml:space="preserve"> ADDIN EN.CITE &lt;EndNote&gt;&lt;Cite&gt;&lt;Author&gt;Nowland&lt;/Author&gt;&lt;Year&gt;2015&lt;/Year&gt;&lt;RecNum&gt;58&lt;/RecNum&gt;&lt;DisplayText&gt;&lt;style face="superscript"&gt;31&lt;/style&gt;&lt;/DisplayText&gt;&lt;record&gt;&lt;rec-number&gt;58&lt;/rec-number&gt;&lt;foreign-keys&gt;&lt;key app="EN" db-id="wxrdd2p2rtp5a0evzekp2xv3szreveasrw5s" timestamp="1614020062"&gt;58&lt;/key&gt;&lt;/foreign-keys&gt;&lt;ref-type name="Book Section"&gt;5&lt;/ref-type&gt;&lt;contributors&gt;&lt;authors&gt;&lt;author&gt;Nowland, M.H.&lt;/author&gt;&lt;author&gt;Brammer, D.W.&lt;/author&gt;&lt;author&gt;Garcia, A.&lt;/author&gt;&lt;author&gt;Rush, H.G.&lt;/author&gt;&lt;/authors&gt;&lt;secondary-authors&gt;&lt;author&gt;Fox, J.G.&lt;/author&gt;&lt;author&gt;Anderson, L.C,&lt;/author&gt;&lt;author&gt;Otto, G.M.&lt;/author&gt;&lt;author&gt;Pritchett-Corning, K.R.&lt;/author&gt;&lt;author&gt;Whary, M.T.&lt;/author&gt;&lt;/secondary-authors&gt;&lt;/contributors&gt;&lt;titles&gt;&lt;title&gt;Biology and Diseases of Rabbits&lt;/title&gt;&lt;secondary-title&gt;Laboratory Animal Medicine&lt;/secondary-title&gt;&lt;/titles&gt;&lt;pages&gt;411-461&lt;/pages&gt;&lt;edition&gt;3rd&lt;/edition&gt;&lt;section&gt;10&lt;/section&gt;&lt;dates&gt;&lt;year&gt;2015&lt;/year&gt;&lt;/dates&gt;&lt;publisher&gt;Academic Press&lt;/publisher&gt;&lt;isbn&gt;9780124095274&lt;/isbn&gt;&lt;urls&gt;&lt;/urls&gt;&lt;electronic-resource-num&gt;https://doi.org/10.1016/B978-0-12-409527-4.00010-9&lt;/electronic-resource-num&gt;&lt;/record&gt;&lt;/Cite&gt;&lt;/EndNote&gt;</w:instrText>
      </w:r>
      <w:r w:rsidR="0048705D" w:rsidRPr="006C3D00">
        <w:rPr>
          <w:rFonts w:asciiTheme="majorHAnsi" w:hAnsiTheme="majorHAnsi" w:cstheme="majorHAnsi"/>
        </w:rPr>
        <w:fldChar w:fldCharType="separate"/>
      </w:r>
      <w:r w:rsidR="003C75AD" w:rsidRPr="006C3D00">
        <w:rPr>
          <w:rFonts w:asciiTheme="majorHAnsi" w:hAnsiTheme="majorHAnsi" w:cstheme="majorHAnsi"/>
          <w:noProof/>
          <w:vertAlign w:val="superscript"/>
        </w:rPr>
        <w:t>31</w:t>
      </w:r>
      <w:r w:rsidR="0048705D" w:rsidRPr="006C3D00">
        <w:rPr>
          <w:rFonts w:asciiTheme="majorHAnsi" w:hAnsiTheme="majorHAnsi" w:cstheme="majorHAnsi"/>
        </w:rPr>
        <w:fldChar w:fldCharType="end"/>
      </w:r>
      <w:r w:rsidR="00AF12B6" w:rsidRPr="006C3D00">
        <w:rPr>
          <w:rFonts w:asciiTheme="majorHAnsi" w:hAnsiTheme="majorHAnsi" w:cstheme="majorHAnsi"/>
        </w:rPr>
        <w:t>, we have experienced a higher rate of pregnancy in does that are bred in the morning and then again in the afternoon, or twice within that 10-1</w:t>
      </w:r>
      <w:r w:rsidR="00B50872" w:rsidRPr="006C3D00">
        <w:rPr>
          <w:rFonts w:asciiTheme="majorHAnsi" w:hAnsiTheme="majorHAnsi" w:cstheme="majorHAnsi"/>
        </w:rPr>
        <w:t>3</w:t>
      </w:r>
      <w:r w:rsidR="00AF12B6" w:rsidRPr="006C3D00">
        <w:rPr>
          <w:rFonts w:asciiTheme="majorHAnsi" w:hAnsiTheme="majorHAnsi" w:cstheme="majorHAnsi"/>
        </w:rPr>
        <w:t xml:space="preserve"> hour window</w:t>
      </w:r>
      <w:r w:rsidR="00171547" w:rsidRPr="006C3D00">
        <w:rPr>
          <w:rFonts w:asciiTheme="majorHAnsi" w:hAnsiTheme="majorHAnsi" w:cstheme="majorHAnsi"/>
        </w:rPr>
        <w:t xml:space="preserve"> (</w:t>
      </w:r>
      <w:r w:rsidR="002B3EFF" w:rsidRPr="006C3D00">
        <w:rPr>
          <w:rFonts w:asciiTheme="majorHAnsi" w:hAnsiTheme="majorHAnsi" w:cstheme="majorHAnsi"/>
        </w:rPr>
        <w:t xml:space="preserve">observed </w:t>
      </w:r>
      <w:r w:rsidR="00171547" w:rsidRPr="006C3D00">
        <w:rPr>
          <w:rFonts w:asciiTheme="majorHAnsi" w:hAnsiTheme="majorHAnsi" w:cstheme="majorHAnsi"/>
        </w:rPr>
        <w:t>increase from 75</w:t>
      </w:r>
      <w:r w:rsidR="00F559B9" w:rsidRPr="006C3D00">
        <w:rPr>
          <w:rFonts w:asciiTheme="majorHAnsi" w:hAnsiTheme="majorHAnsi" w:cstheme="majorHAnsi"/>
        </w:rPr>
        <w:t>%</w:t>
      </w:r>
      <w:r w:rsidR="00171547" w:rsidRPr="006C3D00">
        <w:rPr>
          <w:rFonts w:asciiTheme="majorHAnsi" w:hAnsiTheme="majorHAnsi" w:cstheme="majorHAnsi"/>
        </w:rPr>
        <w:t xml:space="preserve"> to 95% success</w:t>
      </w:r>
      <w:r w:rsidR="00F559B9" w:rsidRPr="006C3D00">
        <w:rPr>
          <w:rFonts w:asciiTheme="majorHAnsi" w:hAnsiTheme="majorHAnsi" w:cstheme="majorHAnsi"/>
        </w:rPr>
        <w:t xml:space="preserve"> rate</w:t>
      </w:r>
      <w:r w:rsidR="002B3EFF" w:rsidRPr="006C3D00">
        <w:rPr>
          <w:rFonts w:asciiTheme="majorHAnsi" w:hAnsiTheme="majorHAnsi" w:cstheme="majorHAnsi"/>
        </w:rPr>
        <w:t>, unpublished</w:t>
      </w:r>
      <w:r w:rsidR="00171547" w:rsidRPr="006C3D00">
        <w:rPr>
          <w:rFonts w:asciiTheme="majorHAnsi" w:hAnsiTheme="majorHAnsi" w:cstheme="majorHAnsi"/>
        </w:rPr>
        <w:t>)</w:t>
      </w:r>
      <w:r w:rsidR="00AF12B6" w:rsidRPr="006C3D00">
        <w:rPr>
          <w:rFonts w:asciiTheme="majorHAnsi" w:hAnsiTheme="majorHAnsi" w:cstheme="majorHAnsi"/>
        </w:rPr>
        <w:t xml:space="preserve">. </w:t>
      </w:r>
      <w:r w:rsidR="00C06E98" w:rsidRPr="006C3D00">
        <w:rPr>
          <w:rFonts w:asciiTheme="majorHAnsi" w:hAnsiTheme="majorHAnsi" w:cstheme="majorHAnsi"/>
        </w:rPr>
        <w:t>Based on the literature, t</w:t>
      </w:r>
      <w:r w:rsidR="00AF12B6" w:rsidRPr="006C3D00">
        <w:rPr>
          <w:rFonts w:asciiTheme="majorHAnsi" w:hAnsiTheme="majorHAnsi" w:cstheme="majorHAnsi"/>
        </w:rPr>
        <w:t xml:space="preserve">ypical breeding success rates vary from </w:t>
      </w:r>
      <w:r w:rsidR="00587774" w:rsidRPr="006C3D00">
        <w:rPr>
          <w:rFonts w:asciiTheme="majorHAnsi" w:hAnsiTheme="majorHAnsi" w:cstheme="majorHAnsi"/>
        </w:rPr>
        <w:t>57-10</w:t>
      </w:r>
      <w:r w:rsidR="00C06E98" w:rsidRPr="006C3D00">
        <w:rPr>
          <w:rFonts w:asciiTheme="majorHAnsi" w:hAnsiTheme="majorHAnsi" w:cstheme="majorHAnsi"/>
        </w:rPr>
        <w:t>0%</w:t>
      </w:r>
      <w:r w:rsidR="0048705D" w:rsidRPr="006C3D00">
        <w:rPr>
          <w:rFonts w:asciiTheme="majorHAnsi" w:hAnsiTheme="majorHAnsi" w:cstheme="majorHAnsi"/>
        </w:rPr>
        <w:fldChar w:fldCharType="begin">
          <w:fldData xml:space="preserve">PEVuZE5vdGU+PENpdGU+PEF1dGhvcj5BdHRpYTwvQXV0aG9yPjxZZWFyPjIwMTE8L1llYXI+PFJl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</w:fldData>
        </w:fldChar>
      </w:r>
      <w:r w:rsidR="00C92F27" w:rsidRPr="006C3D00">
        <w:rPr>
          <w:rFonts w:asciiTheme="majorHAnsi" w:hAnsiTheme="majorHAnsi" w:cstheme="majorHAnsi"/>
        </w:rPr>
        <w:instrText xml:space="preserve"> ADDIN EN.CITE </w:instrText>
      </w:r>
      <w:r w:rsidR="00C92F27" w:rsidRPr="006C3D00">
        <w:rPr>
          <w:rFonts w:asciiTheme="majorHAnsi" w:hAnsiTheme="majorHAnsi" w:cstheme="majorHAnsi"/>
        </w:rPr>
        <w:fldChar w:fldCharType="begin">
          <w:fldData xml:space="preserve">PEVuZE5vdGU+PENpdGU+PEF1dGhvcj5BdHRpYTwvQXV0aG9yPjxZZWFyPjIwMTE8L1llYXI+PFJl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</w:fldData>
        </w:fldChar>
      </w:r>
      <w:r w:rsidR="00C92F27" w:rsidRPr="006C3D00">
        <w:rPr>
          <w:rFonts w:asciiTheme="majorHAnsi" w:hAnsiTheme="majorHAnsi" w:cstheme="majorHAnsi"/>
        </w:rPr>
        <w:instrText xml:space="preserve"> ADDIN EN.CITE.DATA </w:instrText>
      </w:r>
      <w:r w:rsidR="00C92F27" w:rsidRPr="006C3D00">
        <w:rPr>
          <w:rFonts w:asciiTheme="majorHAnsi" w:hAnsiTheme="majorHAnsi" w:cstheme="majorHAnsi"/>
        </w:rPr>
      </w:r>
      <w:r w:rsidR="00C92F27" w:rsidRPr="006C3D00">
        <w:rPr>
          <w:rFonts w:asciiTheme="majorHAnsi" w:hAnsiTheme="majorHAnsi" w:cstheme="majorHAnsi"/>
        </w:rPr>
        <w:fldChar w:fldCharType="end"/>
      </w:r>
      <w:r w:rsidR="0048705D" w:rsidRPr="006C3D00">
        <w:rPr>
          <w:rFonts w:asciiTheme="majorHAnsi" w:hAnsiTheme="majorHAnsi" w:cstheme="majorHAnsi"/>
        </w:rPr>
      </w:r>
      <w:r w:rsidR="0048705D" w:rsidRPr="006C3D00">
        <w:rPr>
          <w:rFonts w:asciiTheme="majorHAnsi" w:hAnsiTheme="majorHAnsi" w:cstheme="majorHAnsi"/>
        </w:rPr>
        <w:fldChar w:fldCharType="separate"/>
      </w:r>
      <w:r w:rsidR="003C75AD" w:rsidRPr="006C3D00">
        <w:rPr>
          <w:rFonts w:asciiTheme="majorHAnsi" w:hAnsiTheme="majorHAnsi" w:cstheme="majorHAnsi"/>
          <w:noProof/>
          <w:vertAlign w:val="superscript"/>
        </w:rPr>
        <w:t>32-40</w:t>
      </w:r>
      <w:r w:rsidR="0048705D" w:rsidRPr="006C3D00">
        <w:rPr>
          <w:rFonts w:asciiTheme="majorHAnsi" w:hAnsiTheme="majorHAnsi" w:cstheme="majorHAnsi"/>
        </w:rPr>
        <w:fldChar w:fldCharType="end"/>
      </w:r>
      <w:r w:rsidR="00F559B9" w:rsidRPr="006C3D00">
        <w:rPr>
          <w:rFonts w:asciiTheme="majorHAnsi" w:hAnsiTheme="majorHAnsi" w:cstheme="majorHAnsi"/>
        </w:rPr>
        <w:t>,</w:t>
      </w:r>
      <w:r w:rsidR="00C06E98" w:rsidRPr="006C3D00">
        <w:rPr>
          <w:rFonts w:asciiTheme="majorHAnsi" w:hAnsiTheme="majorHAnsi" w:cstheme="majorHAnsi"/>
        </w:rPr>
        <w:t xml:space="preserve"> and litter sizes average approximately </w:t>
      </w:r>
      <w:r w:rsidR="007D78B6" w:rsidRPr="006C3D00">
        <w:rPr>
          <w:rFonts w:asciiTheme="majorHAnsi" w:hAnsiTheme="majorHAnsi" w:cstheme="majorHAnsi"/>
        </w:rPr>
        <w:t xml:space="preserve">7-9 </w:t>
      </w:r>
      <w:r w:rsidR="00C06E98" w:rsidRPr="006C3D00">
        <w:rPr>
          <w:rFonts w:asciiTheme="majorHAnsi" w:hAnsiTheme="majorHAnsi" w:cstheme="majorHAnsi"/>
        </w:rPr>
        <w:t>kits</w:t>
      </w:r>
      <w:r w:rsidR="0048705D" w:rsidRPr="006C3D00">
        <w:rPr>
          <w:rFonts w:asciiTheme="majorHAnsi" w:hAnsiTheme="majorHAnsi" w:cstheme="majorHAnsi"/>
        </w:rPr>
        <w:fldChar w:fldCharType="begin"/>
      </w:r>
      <w:r w:rsidR="003C75AD" w:rsidRPr="006C3D00">
        <w:rPr>
          <w:rFonts w:asciiTheme="majorHAnsi" w:hAnsiTheme="majorHAnsi" w:cstheme="majorHAnsi"/>
        </w:rPr>
        <w:instrText xml:space="preserve"> ADDIN EN.CITE &lt;EndNote&gt;&lt;Cite&gt;&lt;Author&gt;Nowland&lt;/Author&gt;&lt;Year&gt;2015&lt;/Year&gt;&lt;RecNum&gt;58&lt;/RecNum&gt;&lt;DisplayText&gt;&lt;style face="superscript"&gt;31&lt;/style&gt;&lt;/DisplayText&gt;&lt;record&gt;&lt;rec-number&gt;58&lt;/rec-number&gt;&lt;foreign-keys&gt;&lt;key app="EN" db-id="wxrdd2p2rtp5a0evzekp2xv3szreveasrw5s" timestamp="1614020062"&gt;58&lt;/key&gt;&lt;/foreign-keys&gt;&lt;ref-type name="Book Section"&gt;5&lt;/ref-type&gt;&lt;contributors&gt;&lt;authors&gt;&lt;author&gt;Nowland, M.H.&lt;/author&gt;&lt;author&gt;Brammer, D.W.&lt;/author&gt;&lt;author&gt;Garcia, A.&lt;/author&gt;&lt;author&gt;Rush, H.G.&lt;/author&gt;&lt;/authors&gt;&lt;secondary-authors&gt;&lt;author&gt;Fox, J.G.&lt;/author&gt;&lt;author&gt;Anderson, L.C,&lt;/author&gt;&lt;author&gt;Otto, G.M.&lt;/author&gt;&lt;author&gt;Pritchett-Corning, K.R.&lt;/author&gt;&lt;author&gt;Whary, M.T.&lt;/author&gt;&lt;/secondary-authors&gt;&lt;/contributors&gt;&lt;titles&gt;&lt;title&gt;Biology and Diseases of Rabbits&lt;/title&gt;&lt;secondary-title&gt;Laboratory Animal Medicine&lt;/secondary-title&gt;&lt;/titles&gt;&lt;pages&gt;411-461&lt;/pages&gt;&lt;edition&gt;3rd&lt;/edition&gt;&lt;section&gt;10&lt;/section&gt;&lt;dates&gt;&lt;year&gt;2015&lt;/year&gt;&lt;/dates&gt;&lt;publisher&gt;Academic Press&lt;/publisher&gt;&lt;isbn&gt;9780124095274&lt;/isbn&gt;&lt;urls&gt;&lt;/urls&gt;&lt;electronic-resource-num&gt;https://doi.org/10.1016/B978-0-12-409527-4.00010-9&lt;/electronic-resource-num&gt;&lt;/record&gt;&lt;/Cite&gt;&lt;/EndNote&gt;</w:instrText>
      </w:r>
      <w:r w:rsidR="0048705D" w:rsidRPr="006C3D00">
        <w:rPr>
          <w:rFonts w:asciiTheme="majorHAnsi" w:hAnsiTheme="majorHAnsi" w:cstheme="majorHAnsi"/>
        </w:rPr>
        <w:fldChar w:fldCharType="separate"/>
      </w:r>
      <w:r w:rsidR="003C75AD" w:rsidRPr="006C3D00">
        <w:rPr>
          <w:rFonts w:asciiTheme="majorHAnsi" w:hAnsiTheme="majorHAnsi" w:cstheme="majorHAnsi"/>
          <w:noProof/>
          <w:vertAlign w:val="superscript"/>
        </w:rPr>
        <w:t>31</w:t>
      </w:r>
      <w:r w:rsidR="0048705D" w:rsidRPr="006C3D00">
        <w:rPr>
          <w:rFonts w:asciiTheme="majorHAnsi" w:hAnsiTheme="majorHAnsi" w:cstheme="majorHAnsi"/>
        </w:rPr>
        <w:fldChar w:fldCharType="end"/>
      </w:r>
      <w:r w:rsidR="00C06E98" w:rsidRPr="006C3D00">
        <w:rPr>
          <w:rFonts w:asciiTheme="majorHAnsi" w:hAnsiTheme="majorHAnsi" w:cstheme="majorHAnsi"/>
        </w:rPr>
        <w:t>.</w:t>
      </w:r>
      <w:r w:rsidR="00C06E98" w:rsidRPr="006C3D00">
        <w:rPr>
          <w:rFonts w:ascii="ArialMT" w:hAnsi="ArialMT" w:cs="ArialMT"/>
          <w:sz w:val="20"/>
          <w:szCs w:val="20"/>
        </w:rPr>
        <w:t xml:space="preserve"> </w:t>
      </w:r>
    </w:p>
    <w:p w14:paraId="129F2480" w14:textId="59D9157F" w:rsidR="00AF12B6" w:rsidRPr="006C3D00" w:rsidRDefault="00AF12B6" w:rsidP="007D22A8">
      <w:pPr>
        <w:contextualSpacing/>
      </w:pPr>
    </w:p>
    <w:p w14:paraId="409046D2" w14:textId="25443E74" w:rsidR="0056013A" w:rsidRPr="006C3D00" w:rsidRDefault="00614075" w:rsidP="007D22A8">
      <w:pPr>
        <w:contextualSpacing/>
      </w:pPr>
      <w:r w:rsidRPr="006C3D00">
        <w:t>D</w:t>
      </w:r>
      <w:r w:rsidR="0056013A" w:rsidRPr="006C3D00">
        <w:t>etermining pregnancy as early as possible is helpful</w:t>
      </w:r>
      <w:r w:rsidR="00AF12B6" w:rsidRPr="006C3D00">
        <w:t xml:space="preserve"> </w:t>
      </w:r>
      <w:r w:rsidR="00F559B9" w:rsidRPr="006C3D00">
        <w:t xml:space="preserve">in maternal studies </w:t>
      </w:r>
      <w:r w:rsidR="00AF12B6" w:rsidRPr="006C3D00">
        <w:t xml:space="preserve">to confirm that the doe does not need to be rebred </w:t>
      </w:r>
      <w:r w:rsidR="00F559B9" w:rsidRPr="006C3D00">
        <w:t xml:space="preserve">or removed from the study. </w:t>
      </w:r>
      <w:r w:rsidRPr="006C3D00">
        <w:t>Options for pregnancy detection include palpation (as early as 14 days)</w:t>
      </w:r>
      <w:r w:rsidR="004A3994" w:rsidRPr="006C3D00">
        <w:fldChar w:fldCharType="begin"/>
      </w:r>
      <w:r w:rsidR="003C75AD" w:rsidRPr="006C3D00">
        <w:instrText xml:space="preserve"> ADDIN EN.CITE &lt;EndNote&gt;&lt;Cite&gt;&lt;Author&gt;Nowland&lt;/Author&gt;&lt;Year&gt;2015&lt;/Year&gt;&lt;RecNum&gt;58&lt;/RecNum&gt;&lt;DisplayText&gt;&lt;style face="superscript"&gt;31&lt;/style&gt;&lt;/DisplayText&gt;&lt;record&gt;&lt;rec-number&gt;58&lt;/rec-number&gt;&lt;foreign-keys&gt;&lt;key app="EN" db-id="wxrdd2p2rtp5a0evzekp2xv3szreveasrw5s" timestamp="1614020062"&gt;58&lt;/key&gt;&lt;/foreign-keys&gt;&lt;ref-type name="Book Section"&gt;5&lt;/ref-type&gt;&lt;contributors&gt;&lt;authors&gt;&lt;author&gt;Nowland, M.H.&lt;/author&gt;&lt;author&gt;Brammer, D.W.&lt;/author&gt;&lt;author&gt;Garcia, A.&lt;/author&gt;&lt;author&gt;Rush, H.G.&lt;/author&gt;&lt;/authors&gt;&lt;secondary-authors&gt;&lt;author&gt;Fox, J.G.&lt;/author&gt;&lt;author&gt;Anderson, L.C,&lt;/author&gt;&lt;author&gt;Otto, G.M.&lt;/author&gt;&lt;author&gt;Pritchett-Corning, K.R.&lt;/author&gt;&lt;author&gt;Whary, M.T.&lt;/author&gt;&lt;/secondary-authors&gt;&lt;/contributors&gt;&lt;titles&gt;&lt;title&gt;Biology and Diseases of Rabbits&lt;/title&gt;&lt;secondary-title&gt;Laboratory Animal Medicine&lt;/secondary-title&gt;&lt;/titles&gt;&lt;pages&gt;411-461&lt;/pages&gt;&lt;edition&gt;3rd&lt;/edition&gt;&lt;section&gt;10&lt;/section&gt;&lt;dates&gt;&lt;year&gt;2015&lt;/year&gt;&lt;/dates&gt;&lt;publisher&gt;Academic Press&lt;/publisher&gt;&lt;isbn&gt;9780124095274&lt;/isbn&gt;&lt;urls&gt;&lt;/urls&gt;&lt;electronic-resource-num&gt;https://doi.org/10.1016/B978-0-12-409527-4.00010-9&lt;/electronic-resource-num&gt;&lt;/record&gt;&lt;/Cite&gt;&lt;/EndNote&gt;</w:instrText>
      </w:r>
      <w:r w:rsidR="004A3994" w:rsidRPr="006C3D00">
        <w:fldChar w:fldCharType="separate"/>
      </w:r>
      <w:r w:rsidR="003C75AD" w:rsidRPr="006C3D00">
        <w:rPr>
          <w:noProof/>
          <w:vertAlign w:val="superscript"/>
        </w:rPr>
        <w:t>31</w:t>
      </w:r>
      <w:r w:rsidR="004A3994" w:rsidRPr="006C3D00">
        <w:fldChar w:fldCharType="end"/>
      </w:r>
      <w:r w:rsidRPr="006C3D00">
        <w:t>, ultrasound</w:t>
      </w:r>
      <w:r w:rsidR="002628AB" w:rsidRPr="006C3D00">
        <w:t xml:space="preserve"> (as early as 5-9 days)</w:t>
      </w:r>
      <w:r w:rsidR="002628AB" w:rsidRPr="006C3D00">
        <w:fldChar w:fldCharType="begin"/>
      </w:r>
      <w:r w:rsidR="003C75AD" w:rsidRPr="006C3D00">
        <w:instrText xml:space="preserve"> ADDIN EN.CITE &lt;EndNote&gt;&lt;Cite&gt;&lt;Author&gt;El-Gayar&lt;/Author&gt;&lt;Year&gt;2014&lt;/Year&gt;&lt;RecNum&gt;67&lt;/RecNum&gt;&lt;DisplayText&gt;&lt;style face="superscript"&gt;40&lt;/style&gt;&lt;/DisplayText&gt;&lt;record&gt;&lt;rec-number&gt;67&lt;/rec-number&gt;&lt;foreign-keys&gt;&lt;key app="EN" db-id="wxrdd2p2rtp5a0evzekp2xv3szreveasrw5s" timestamp="1614020069"&gt;67&lt;/key&gt;&lt;/foreign-keys&gt;&lt;ref-type name="Journal Article"&gt;17&lt;/ref-type&gt;&lt;contributors&gt;&lt;authors&gt;&lt;author&gt;El-Gayar, M.&lt;/author&gt;&lt;author&gt;Khalil, H.&lt;/author&gt;&lt;author&gt;Hanafy, A.&lt;/author&gt;&lt;author&gt;Yaseen, M.&lt;/author&gt;&lt;author&gt;Hegaze, E.&lt;/author&gt;&lt;author&gt;Marthold, D.&lt;/author&gt;&lt;author&gt;Gauly, M.&lt;/author&gt;&lt;author&gt;Holtz, W.&lt;/author&gt;&lt;/authors&gt;&lt;/contributors&gt;&lt;titles&gt;&lt;title&gt;Pregnancy detectuib ub rabbits by ultrasonography as compared to manual palpation&lt;/title&gt;&lt;secondary-title&gt;Egyptian Journal of Animal Production&lt;/secondary-title&gt;&lt;/titles&gt;&lt;periodical&gt;&lt;full-title&gt;Egyptian Journal of Animal Production&lt;/full-title&gt;&lt;/periodical&gt;&lt;pages&gt;196-199&lt;/pages&gt;&lt;volume&gt;51&lt;/volume&gt;&lt;number&gt;3&lt;/number&gt;&lt;dates&gt;&lt;year&gt;2014&lt;/year&gt;&lt;pub-dates&gt;&lt;date&gt;2014&lt;/date&gt;&lt;/pub-dates&gt;&lt;/dates&gt;&lt;urls&gt;&lt;/urls&gt;&lt;/record&gt;&lt;/Cite&gt;&lt;/EndNote&gt;</w:instrText>
      </w:r>
      <w:r w:rsidR="002628AB" w:rsidRPr="006C3D00">
        <w:fldChar w:fldCharType="separate"/>
      </w:r>
      <w:r w:rsidR="003C75AD" w:rsidRPr="006C3D00">
        <w:rPr>
          <w:noProof/>
          <w:vertAlign w:val="superscript"/>
        </w:rPr>
        <w:t>40</w:t>
      </w:r>
      <w:r w:rsidR="002628AB" w:rsidRPr="006C3D00">
        <w:fldChar w:fldCharType="end"/>
      </w:r>
      <w:r w:rsidRPr="006C3D00">
        <w:t>,</w:t>
      </w:r>
      <w:r w:rsidR="006C3D00">
        <w:t xml:space="preserve"> </w:t>
      </w:r>
      <w:r w:rsidRPr="006C3D00">
        <w:t>radiographs (as early as day 11)</w:t>
      </w:r>
      <w:r w:rsidR="004A3994" w:rsidRPr="006C3D00">
        <w:fldChar w:fldCharType="begin"/>
      </w:r>
      <w:r w:rsidR="003C75AD" w:rsidRPr="006C3D00">
        <w:instrText xml:space="preserve"> ADDIN EN.CITE &lt;EndNote&gt;&lt;Cite&gt;&lt;Author&gt;Nowland&lt;/Author&gt;&lt;Year&gt;2015&lt;/Year&gt;&lt;RecNum&gt;58&lt;/RecNum&gt;&lt;DisplayText&gt;&lt;style face="superscript"&gt;31&lt;/style&gt;&lt;/DisplayText&gt;&lt;record&gt;&lt;rec-number&gt;58&lt;/rec-number&gt;&lt;foreign-keys&gt;&lt;key app="EN" db-id="wxrdd2p2rtp5a0evzekp2xv3szreveasrw5s" timestamp="1614020062"&gt;58&lt;/key&gt;&lt;/foreign-keys&gt;&lt;ref-type name="Book Section"&gt;5&lt;/ref-type&gt;&lt;contributors&gt;&lt;authors&gt;&lt;author&gt;Nowland, M.H.&lt;/author&gt;&lt;author&gt;Brammer, D.W.&lt;/author&gt;&lt;author&gt;Garcia, A.&lt;/author&gt;&lt;author&gt;Rush, H.G.&lt;/author&gt;&lt;/authors&gt;&lt;secondary-authors&gt;&lt;author&gt;Fox, J.G.&lt;/author&gt;&lt;author&gt;Anderson, L.C,&lt;/author&gt;&lt;author&gt;Otto, G.M.&lt;/author&gt;&lt;author&gt;Pritchett-Corning, K.R.&lt;/author&gt;&lt;author&gt;Whary, M.T.&lt;/author&gt;&lt;/secondary-authors&gt;&lt;/contributors&gt;&lt;titles&gt;&lt;title&gt;Biology and Diseases of Rabbits&lt;/title&gt;&lt;secondary-title&gt;Laboratory Animal Medicine&lt;/secondary-title&gt;&lt;/titles&gt;&lt;pages&gt;411-461&lt;/pages&gt;&lt;edition&gt;3rd&lt;/edition&gt;&lt;section&gt;10&lt;/section&gt;&lt;dates&gt;&lt;year&gt;2015&lt;/year&gt;&lt;/dates&gt;&lt;publisher&gt;Academic Press&lt;/publisher&gt;&lt;isbn&gt;9780124095274&lt;/isbn&gt;&lt;urls&gt;&lt;/urls&gt;&lt;electronic-resource-num&gt;https://doi.org/10.1016/B978-0-12-409527-4.00010-9&lt;/electronic-resource-num&gt;&lt;/record&gt;&lt;/Cite&gt;&lt;/EndNote&gt;</w:instrText>
      </w:r>
      <w:r w:rsidR="004A3994" w:rsidRPr="006C3D00">
        <w:fldChar w:fldCharType="separate"/>
      </w:r>
      <w:r w:rsidR="003C75AD" w:rsidRPr="006C3D00">
        <w:rPr>
          <w:noProof/>
          <w:vertAlign w:val="superscript"/>
        </w:rPr>
        <w:t>31</w:t>
      </w:r>
      <w:r w:rsidR="004A3994" w:rsidRPr="006C3D00">
        <w:fldChar w:fldCharType="end"/>
      </w:r>
      <w:r w:rsidRPr="006C3D00">
        <w:t>, weight gain, and molecular techniques, such as measurements of insulin-growth factors</w:t>
      </w:r>
      <w:r w:rsidR="004A3994" w:rsidRPr="006C3D00">
        <w:fldChar w:fldCharType="begin">
          <w:fldData xml:space="preserve">PEVuZE5vdGU+PENpdGU+PEF1dGhvcj5OYXNvbjwvQXV0aG9yPjxZZWFyPjE5OTY8L1llYXI+PFJl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==
</w:fldData>
        </w:fldChar>
      </w:r>
      <w:r w:rsidR="00C92F27" w:rsidRPr="006C3D00">
        <w:instrText xml:space="preserve"> ADDIN EN.CITE </w:instrText>
      </w:r>
      <w:r w:rsidR="00C92F27" w:rsidRPr="006C3D00">
        <w:fldChar w:fldCharType="begin">
          <w:fldData xml:space="preserve">PEVuZE5vdGU+PENpdGU+PEF1dGhvcj5OYXNvbjwvQXV0aG9yPjxZZWFyPjE5OTY8L1llYXI+PFJl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==
</w:fldData>
        </w:fldChar>
      </w:r>
      <w:r w:rsidR="00C92F27" w:rsidRPr="006C3D00">
        <w:instrText xml:space="preserve"> ADDIN EN.CITE.DATA </w:instrText>
      </w:r>
      <w:r w:rsidR="00C92F27" w:rsidRPr="006C3D00">
        <w:fldChar w:fldCharType="end"/>
      </w:r>
      <w:r w:rsidR="004A3994" w:rsidRPr="006C3D00">
        <w:fldChar w:fldCharType="separate"/>
      </w:r>
      <w:r w:rsidR="003C75AD" w:rsidRPr="006C3D00">
        <w:rPr>
          <w:noProof/>
          <w:vertAlign w:val="superscript"/>
        </w:rPr>
        <w:t>41</w:t>
      </w:r>
      <w:r w:rsidR="004A3994" w:rsidRPr="006C3D00">
        <w:fldChar w:fldCharType="end"/>
      </w:r>
      <w:r w:rsidRPr="006C3D00">
        <w:t xml:space="preserve"> (IGF) and progesterone</w:t>
      </w:r>
      <w:r w:rsidR="004A3994" w:rsidRPr="006C3D00">
        <w:fldChar w:fldCharType="begin">
          <w:fldData xml:space="preserve">PEVuZE5vdGU+PENpdGU+PEF1dGhvcj5NYW5hbDwvQXV0aG9yPjxZZWFyPjIwMTA8L1llYXI+PFJl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</w:fldData>
        </w:fldChar>
      </w:r>
      <w:r w:rsidR="00C92F27" w:rsidRPr="006C3D00">
        <w:instrText xml:space="preserve"> ADDIN EN.CITE </w:instrText>
      </w:r>
      <w:r w:rsidR="00C92F27" w:rsidRPr="006C3D00">
        <w:fldChar w:fldCharType="begin">
          <w:fldData xml:space="preserve">PEVuZE5vdGU+PENpdGU+PEF1dGhvcj5NYW5hbDwvQXV0aG9yPjxZZWFyPjIwMTA8L1llYXI+PFJl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</w:fldData>
        </w:fldChar>
      </w:r>
      <w:r w:rsidR="00C92F27" w:rsidRPr="006C3D00">
        <w:instrText xml:space="preserve"> ADDIN EN.CITE.DATA </w:instrText>
      </w:r>
      <w:r w:rsidR="00C92F27" w:rsidRPr="006C3D00">
        <w:fldChar w:fldCharType="end"/>
      </w:r>
      <w:r w:rsidR="004A3994" w:rsidRPr="006C3D00">
        <w:fldChar w:fldCharType="separate"/>
      </w:r>
      <w:r w:rsidR="003C75AD" w:rsidRPr="006C3D00">
        <w:rPr>
          <w:noProof/>
          <w:vertAlign w:val="superscript"/>
        </w:rPr>
        <w:t>34,37,38,42,43</w:t>
      </w:r>
      <w:r w:rsidR="004A3994" w:rsidRPr="006C3D00">
        <w:fldChar w:fldCharType="end"/>
      </w:r>
      <w:r w:rsidRPr="006C3D00">
        <w:t xml:space="preserve">. </w:t>
      </w:r>
      <w:r w:rsidR="00AF12B6" w:rsidRPr="006C3D00">
        <w:t>Previous work</w:t>
      </w:r>
      <w:r w:rsidR="00761255" w:rsidRPr="006C3D00">
        <w:t xml:space="preserve"> has</w:t>
      </w:r>
      <w:r w:rsidR="00AF12B6" w:rsidRPr="006C3D00">
        <w:t xml:space="preserve"> indicated </w:t>
      </w:r>
      <w:r w:rsidR="004A3994" w:rsidRPr="006C3D00">
        <w:t xml:space="preserve">significant </w:t>
      </w:r>
      <w:r w:rsidR="00AF12B6" w:rsidRPr="006C3D00">
        <w:t>elevat</w:t>
      </w:r>
      <w:r w:rsidR="004A3994" w:rsidRPr="006C3D00">
        <w:t>ions of</w:t>
      </w:r>
      <w:r w:rsidR="00AF12B6" w:rsidRPr="006C3D00">
        <w:t xml:space="preserve"> IGF-II levels in pregnant </w:t>
      </w:r>
      <w:r w:rsidR="00761255" w:rsidRPr="006C3D00">
        <w:t xml:space="preserve">rabbits </w:t>
      </w:r>
      <w:r w:rsidR="00252AB9" w:rsidRPr="006C3D00">
        <w:t>compared to levels in</w:t>
      </w:r>
      <w:r w:rsidR="00AF12B6" w:rsidRPr="006C3D00">
        <w:t xml:space="preserve"> non-pregnant rabbits</w:t>
      </w:r>
      <w:r w:rsidR="004A3994" w:rsidRPr="006C3D00">
        <w:fldChar w:fldCharType="begin">
          <w:fldData xml:space="preserve">PEVuZE5vdGU+PENpdGU+PEF1dGhvcj5OYXNvbjwvQXV0aG9yPjxZZWFyPjE5OTY8L1llYXI+PFJl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==
</w:fldData>
        </w:fldChar>
      </w:r>
      <w:r w:rsidR="00C92F27" w:rsidRPr="006C3D00">
        <w:instrText xml:space="preserve"> ADDIN EN.CITE </w:instrText>
      </w:r>
      <w:r w:rsidR="00C92F27" w:rsidRPr="006C3D00">
        <w:fldChar w:fldCharType="begin">
          <w:fldData xml:space="preserve">PEVuZE5vdGU+PENpdGU+PEF1dGhvcj5OYXNvbjwvQXV0aG9yPjxZZWFyPjE5OTY8L1llYXI+PFJl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==
</w:fldData>
        </w:fldChar>
      </w:r>
      <w:r w:rsidR="00C92F27" w:rsidRPr="006C3D00">
        <w:instrText xml:space="preserve"> ADDIN EN.CITE.DATA </w:instrText>
      </w:r>
      <w:r w:rsidR="00C92F27" w:rsidRPr="006C3D00">
        <w:fldChar w:fldCharType="end"/>
      </w:r>
      <w:r w:rsidR="004A3994" w:rsidRPr="006C3D00">
        <w:fldChar w:fldCharType="separate"/>
      </w:r>
      <w:r w:rsidR="003C75AD" w:rsidRPr="006C3D00">
        <w:rPr>
          <w:noProof/>
          <w:vertAlign w:val="superscript"/>
        </w:rPr>
        <w:t>41</w:t>
      </w:r>
      <w:r w:rsidR="004A3994" w:rsidRPr="006C3D00">
        <w:fldChar w:fldCharType="end"/>
      </w:r>
      <w:r w:rsidR="00AF12B6" w:rsidRPr="006C3D00">
        <w:t>. However,</w:t>
      </w:r>
      <w:r w:rsidR="004A3994" w:rsidRPr="006C3D00">
        <w:t xml:space="preserve"> in our hands, we were unable to detect a difference in IGF-II levels </w:t>
      </w:r>
      <w:r w:rsidR="00252AB9" w:rsidRPr="006C3D00">
        <w:t>between</w:t>
      </w:r>
      <w:r w:rsidR="004A3994" w:rsidRPr="006C3D00">
        <w:t xml:space="preserve"> pregnant and non-pregnant rabbits </w:t>
      </w:r>
      <w:r w:rsidR="004A3994" w:rsidRPr="006C3D00">
        <w:lastRenderedPageBreak/>
        <w:t xml:space="preserve">(unpublished). </w:t>
      </w:r>
      <w:r w:rsidR="00037ECB" w:rsidRPr="006C3D00">
        <w:t>A</w:t>
      </w:r>
      <w:r w:rsidR="00761255" w:rsidRPr="006C3D00">
        <w:t>s a</w:t>
      </w:r>
      <w:r w:rsidR="00037ECB" w:rsidRPr="006C3D00">
        <w:t>dequate progesterone levels are necessary for the maintenance of pregnancy in rabbits</w:t>
      </w:r>
      <w:r w:rsidR="007D7F71" w:rsidRPr="006C3D00">
        <w:fldChar w:fldCharType="begin">
          <w:fldData xml:space="preserve">PEVuZE5vdGU+PENpdGU+PEF1dGhvcj5TYWxlbTwvQXV0aG9yPjxZZWFyPjIwMjA8L1llYXI+PFJl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</w:fldData>
        </w:fldChar>
      </w:r>
      <w:r w:rsidR="00C92F27" w:rsidRPr="006C3D00">
        <w:instrText xml:space="preserve"> ADDIN EN.CITE </w:instrText>
      </w:r>
      <w:r w:rsidR="00C92F27" w:rsidRPr="006C3D00">
        <w:fldChar w:fldCharType="begin">
          <w:fldData xml:space="preserve">PEVuZE5vdGU+PENpdGU+PEF1dGhvcj5TYWxlbTwvQXV0aG9yPjxZZWFyPjIwMjA8L1llYXI+PFJl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</w:fldData>
        </w:fldChar>
      </w:r>
      <w:r w:rsidR="00C92F27" w:rsidRPr="006C3D00">
        <w:instrText xml:space="preserve"> ADDIN EN.CITE.DATA </w:instrText>
      </w:r>
      <w:r w:rsidR="00C92F27" w:rsidRPr="006C3D00">
        <w:fldChar w:fldCharType="end"/>
      </w:r>
      <w:r w:rsidR="007D7F71" w:rsidRPr="006C3D00">
        <w:fldChar w:fldCharType="separate"/>
      </w:r>
      <w:r w:rsidR="003C75AD" w:rsidRPr="006C3D00">
        <w:rPr>
          <w:noProof/>
          <w:vertAlign w:val="superscript"/>
        </w:rPr>
        <w:t>37,44</w:t>
      </w:r>
      <w:r w:rsidR="007D7F71" w:rsidRPr="006C3D00">
        <w:fldChar w:fldCharType="end"/>
      </w:r>
      <w:r w:rsidR="00037ECB" w:rsidRPr="006C3D00">
        <w:t>, s</w:t>
      </w:r>
      <w:r w:rsidR="00252AB9" w:rsidRPr="006C3D00">
        <w:t xml:space="preserve">everal studies have assessed progesterone levels in pregnant rabbits and demonstrated elevated levels relative to non-pregnant </w:t>
      </w:r>
      <w:r w:rsidR="00061DA4" w:rsidRPr="006C3D00">
        <w:t>rabbits, particularly during organogenesis</w:t>
      </w:r>
      <w:r w:rsidR="00386818" w:rsidRPr="006C3D00">
        <w:t xml:space="preserve"> around mid-gestation</w:t>
      </w:r>
      <w:r w:rsidR="00386818" w:rsidRPr="006C3D00">
        <w:fldChar w:fldCharType="begin">
          <w:fldData xml:space="preserve">PEVuZE5vdGU+PENpdGU+PEF1dGhvcj5NaXpvZ3VjaGk8L0F1dGhvcj48WWVhcj4yMDEwPC9ZZWFy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</w:fldData>
        </w:fldChar>
      </w:r>
      <w:r w:rsidR="00C92F27" w:rsidRPr="006C3D00">
        <w:instrText xml:space="preserve"> ADDIN EN.CITE </w:instrText>
      </w:r>
      <w:r w:rsidR="00C92F27" w:rsidRPr="006C3D00">
        <w:fldChar w:fldCharType="begin">
          <w:fldData xml:space="preserve">PEVuZE5vdGU+PENpdGU+PEF1dGhvcj5NaXpvZ3VjaGk8L0F1dGhvcj48WWVhcj4yMDEwPC9ZZWFy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</w:fldData>
        </w:fldChar>
      </w:r>
      <w:r w:rsidR="00C92F27" w:rsidRPr="006C3D00">
        <w:instrText xml:space="preserve"> ADDIN EN.CITE.DATA </w:instrText>
      </w:r>
      <w:r w:rsidR="00C92F27" w:rsidRPr="006C3D00">
        <w:fldChar w:fldCharType="end"/>
      </w:r>
      <w:r w:rsidR="00386818" w:rsidRPr="006C3D00">
        <w:fldChar w:fldCharType="separate"/>
      </w:r>
      <w:r w:rsidR="003C75AD" w:rsidRPr="006C3D00">
        <w:rPr>
          <w:noProof/>
          <w:vertAlign w:val="superscript"/>
        </w:rPr>
        <w:t>34,43,44</w:t>
      </w:r>
      <w:r w:rsidR="00386818" w:rsidRPr="006C3D00">
        <w:fldChar w:fldCharType="end"/>
      </w:r>
      <w:r w:rsidR="00386818" w:rsidRPr="006C3D00">
        <w:t>.</w:t>
      </w:r>
      <w:r w:rsidR="0046328A" w:rsidRPr="006C3D00">
        <w:t xml:space="preserve"> </w:t>
      </w:r>
      <w:r w:rsidR="007D7F71" w:rsidRPr="006C3D00">
        <w:t xml:space="preserve">Our group was unable to detect differences in progesterone levels using an ELISA between pregnant and non-pregnant rabbits, but preliminary results using an automated chemiluminescent assay </w:t>
      </w:r>
      <w:r w:rsidR="00761255" w:rsidRPr="006C3D00">
        <w:t xml:space="preserve">at the Michigan State University Veterinary Diagnostic Laboratory </w:t>
      </w:r>
      <w:r w:rsidR="007D7F71" w:rsidRPr="006C3D00">
        <w:t>indicate elevated progesterone levels in pregnant rabbits compared to non</w:t>
      </w:r>
      <w:r w:rsidR="00514AF3" w:rsidRPr="006C3D00">
        <w:t xml:space="preserve">-pregnant rabbits even after </w:t>
      </w:r>
      <w:proofErr w:type="spellStart"/>
      <w:r w:rsidR="00514AF3" w:rsidRPr="006C3D00">
        <w:t>matings</w:t>
      </w:r>
      <w:proofErr w:type="spellEnd"/>
      <w:r w:rsidR="00514AF3" w:rsidRPr="006C3D00">
        <w:t xml:space="preserve"> by a buck were confirmed for all does assessed</w:t>
      </w:r>
      <w:r w:rsidR="004C697A" w:rsidRPr="006C3D00">
        <w:t xml:space="preserve"> (</w:t>
      </w:r>
      <w:r w:rsidR="00B7738C" w:rsidRPr="006C3D00">
        <w:rPr>
          <w:b/>
        </w:rPr>
        <w:t>Figure 2</w:t>
      </w:r>
      <w:r w:rsidR="004C697A" w:rsidRPr="006C3D00">
        <w:t>)</w:t>
      </w:r>
      <w:r w:rsidR="00514AF3" w:rsidRPr="006C3D00">
        <w:t>.</w:t>
      </w:r>
      <w:r w:rsidR="0046328A" w:rsidRPr="006C3D00">
        <w:t xml:space="preserve"> </w:t>
      </w:r>
    </w:p>
    <w:p w14:paraId="06773183" w14:textId="614FCD20" w:rsidR="00DC3923" w:rsidRPr="006C3D00" w:rsidRDefault="00DC3923" w:rsidP="007D22A8">
      <w:pPr>
        <w:contextualSpacing/>
      </w:pPr>
    </w:p>
    <w:p w14:paraId="4D7D1D6A" w14:textId="35B835D4" w:rsidR="004C697A" w:rsidRPr="006C3D00" w:rsidRDefault="00117F8F" w:rsidP="007D22A8">
      <w:pPr>
        <w:contextualSpacing/>
      </w:pPr>
      <w:r w:rsidRPr="006C3D00">
        <w:t xml:space="preserve">Lactating does can produce approximately 250 </w:t>
      </w:r>
      <w:r w:rsidR="00656472" w:rsidRPr="006C3D00">
        <w:t>mL</w:t>
      </w:r>
      <w:r w:rsidR="00747333" w:rsidRPr="006C3D00">
        <w:t xml:space="preserve">, </w:t>
      </w:r>
      <w:r w:rsidRPr="006C3D00">
        <w:t xml:space="preserve">or 60 </w:t>
      </w:r>
      <w:r w:rsidR="00656472" w:rsidRPr="006C3D00">
        <w:t>mL/</w:t>
      </w:r>
      <w:r w:rsidRPr="006C3D00">
        <w:t>kg</w:t>
      </w:r>
      <w:r w:rsidR="00747333" w:rsidRPr="006C3D00">
        <w:t>,</w:t>
      </w:r>
      <w:r w:rsidRPr="006C3D00">
        <w:t xml:space="preserve"> of milk</w:t>
      </w:r>
      <w:r w:rsidR="00656472" w:rsidRPr="006C3D00">
        <w:t xml:space="preserve"> daily</w:t>
      </w:r>
      <w:r w:rsidR="002620D1" w:rsidRPr="006C3D00">
        <w:fldChar w:fldCharType="begin">
          <w:fldData xml:space="preserve">PEVuZE5vdGU+PENpdGU+PEF1dGhvcj5NYWVydGVuczwvQXV0aG9yPjxZZWFyPjIwMDY8L1llYXI+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</w:fldData>
        </w:fldChar>
      </w:r>
      <w:r w:rsidR="00C92F27" w:rsidRPr="006C3D00">
        <w:instrText xml:space="preserve"> ADDIN EN.CITE </w:instrText>
      </w:r>
      <w:r w:rsidR="00C92F27" w:rsidRPr="006C3D00">
        <w:fldChar w:fldCharType="begin">
          <w:fldData xml:space="preserve">PEVuZE5vdGU+PENpdGU+PEF1dGhvcj5NYWVydGVuczwvQXV0aG9yPjxZZWFyPjIwMDY8L1llYXI+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</w:fldData>
        </w:fldChar>
      </w:r>
      <w:r w:rsidR="00C92F27" w:rsidRPr="006C3D00">
        <w:instrText xml:space="preserve"> ADDIN EN.CITE.DATA </w:instrText>
      </w:r>
      <w:r w:rsidR="00C92F27" w:rsidRPr="006C3D00">
        <w:fldChar w:fldCharType="end"/>
      </w:r>
      <w:r w:rsidR="002620D1" w:rsidRPr="006C3D00">
        <w:fldChar w:fldCharType="separate"/>
      </w:r>
      <w:r w:rsidR="003C75AD" w:rsidRPr="006C3D00">
        <w:rPr>
          <w:noProof/>
          <w:vertAlign w:val="superscript"/>
        </w:rPr>
        <w:t>45,46</w:t>
      </w:r>
      <w:r w:rsidR="002620D1" w:rsidRPr="006C3D00">
        <w:fldChar w:fldCharType="end"/>
      </w:r>
      <w:r w:rsidR="006D0168" w:rsidRPr="006C3D00">
        <w:t>, allowing for large volumes for experimental assays to assess</w:t>
      </w:r>
      <w:r w:rsidR="004C697A" w:rsidRPr="006C3D00">
        <w:t xml:space="preserve"> </w:t>
      </w:r>
      <w:r w:rsidR="00747333" w:rsidRPr="006C3D00">
        <w:t xml:space="preserve">total and </w:t>
      </w:r>
      <w:r w:rsidR="004C697A" w:rsidRPr="006C3D00">
        <w:t xml:space="preserve">antigen-specific antibody responses/concentrations. </w:t>
      </w:r>
      <w:r w:rsidR="00B11A44" w:rsidRPr="006C3D00">
        <w:t>Rabbit milk contains high levels of fat and protein</w:t>
      </w:r>
      <w:r w:rsidR="006D0168" w:rsidRPr="006C3D00">
        <w:t>, containing</w:t>
      </w:r>
      <w:r w:rsidR="00B11A44" w:rsidRPr="006C3D00">
        <w:t xml:space="preserve"> 2 and 3 times more concentrated </w:t>
      </w:r>
      <w:r w:rsidR="006D0168" w:rsidRPr="006C3D00">
        <w:t>levels of</w:t>
      </w:r>
      <w:r w:rsidR="00B11A44" w:rsidRPr="006C3D00">
        <w:t xml:space="preserve"> fat and protein, as compared to cow and sow milk, respectively</w:t>
      </w:r>
      <w:r w:rsidR="002620D1" w:rsidRPr="006C3D00">
        <w:fldChar w:fldCharType="begin">
          <w:fldData xml:space="preserve">PEVuZE5vdGU+PENpdGU+PEF1dGhvcj5NYWVydGVuczwvQXV0aG9yPjxZZWFyPjIwMDY8L1llYXI+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</w:fldData>
        </w:fldChar>
      </w:r>
      <w:r w:rsidR="00C92F27" w:rsidRPr="006C3D00">
        <w:instrText xml:space="preserve"> ADDIN EN.CITE </w:instrText>
      </w:r>
      <w:r w:rsidR="00C92F27" w:rsidRPr="006C3D00">
        <w:fldChar w:fldCharType="begin">
          <w:fldData xml:space="preserve">PEVuZE5vdGU+PENpdGU+PEF1dGhvcj5NYWVydGVuczwvQXV0aG9yPjxZZWFyPjIwMDY8L1llYXI+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</w:fldData>
        </w:fldChar>
      </w:r>
      <w:r w:rsidR="00C92F27" w:rsidRPr="006C3D00">
        <w:instrText xml:space="preserve"> ADDIN EN.CITE.DATA </w:instrText>
      </w:r>
      <w:r w:rsidR="00C92F27" w:rsidRPr="006C3D00">
        <w:fldChar w:fldCharType="end"/>
      </w:r>
      <w:r w:rsidR="002620D1" w:rsidRPr="006C3D00">
        <w:fldChar w:fldCharType="separate"/>
      </w:r>
      <w:r w:rsidR="003C75AD" w:rsidRPr="006C3D00">
        <w:rPr>
          <w:noProof/>
          <w:vertAlign w:val="superscript"/>
        </w:rPr>
        <w:t>45,47</w:t>
      </w:r>
      <w:r w:rsidR="002620D1" w:rsidRPr="006C3D00">
        <w:fldChar w:fldCharType="end"/>
      </w:r>
      <w:r w:rsidR="00B11A44" w:rsidRPr="006C3D00">
        <w:t>. D</w:t>
      </w:r>
      <w:r w:rsidR="002E3C7C" w:rsidRPr="006C3D00">
        <w:t>ue to th</w:t>
      </w:r>
      <w:r w:rsidR="00B11A44" w:rsidRPr="006C3D00">
        <w:t>e high fat content in the milk</w:t>
      </w:r>
      <w:r w:rsidR="00747333" w:rsidRPr="006C3D00">
        <w:t>,</w:t>
      </w:r>
      <w:r w:rsidR="00B11A44" w:rsidRPr="006C3D00">
        <w:t xml:space="preserve"> </w:t>
      </w:r>
      <w:r w:rsidR="002E3C7C" w:rsidRPr="006C3D00">
        <w:t xml:space="preserve">the samples require significant processing, depending on the assays to be conducted. </w:t>
      </w:r>
      <w:r w:rsidR="006D0168" w:rsidRPr="006C3D00">
        <w:t>Following centrifugati</w:t>
      </w:r>
      <w:r w:rsidR="00401B73" w:rsidRPr="006C3D00">
        <w:t>on of the milk sample, three distinct</w:t>
      </w:r>
      <w:r w:rsidR="006D0168" w:rsidRPr="006C3D00">
        <w:t xml:space="preserve"> layers are separated out, including the cells within the bottom layer, clear intermediate layer containing the immunoglobulins, and fat </w:t>
      </w:r>
      <w:r w:rsidR="00401B73" w:rsidRPr="006C3D00">
        <w:t>with</w:t>
      </w:r>
      <w:r w:rsidR="006D0168" w:rsidRPr="006C3D00">
        <w:t xml:space="preserve">in </w:t>
      </w:r>
      <w:r w:rsidR="00401B73" w:rsidRPr="006C3D00">
        <w:t xml:space="preserve">the </w:t>
      </w:r>
      <w:r w:rsidR="006D0168" w:rsidRPr="006C3D00">
        <w:t>top layer</w:t>
      </w:r>
      <w:r w:rsidR="00401B73" w:rsidRPr="006C3D00">
        <w:fldChar w:fldCharType="begin">
          <w:fldData xml:space="preserve">PEVuZE5vdGU+PENpdGU+PEF1dGhvcj5Zb3NoaXlhbWE8L0F1dGhvcj48WWVhcj4xOTg3PC9ZZWFy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</w:fldData>
        </w:fldChar>
      </w:r>
      <w:r w:rsidR="00C92F27" w:rsidRPr="006C3D00">
        <w:instrText xml:space="preserve"> ADDIN EN.CITE </w:instrText>
      </w:r>
      <w:r w:rsidR="00C92F27" w:rsidRPr="006C3D00">
        <w:fldChar w:fldCharType="begin">
          <w:fldData xml:space="preserve">PEVuZE5vdGU+PENpdGU+PEF1dGhvcj5Zb3NoaXlhbWE8L0F1dGhvcj48WWVhcj4xOTg3PC9ZZWFy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</w:fldData>
        </w:fldChar>
      </w:r>
      <w:r w:rsidR="00C92F27" w:rsidRPr="006C3D00">
        <w:instrText xml:space="preserve"> ADDIN EN.CITE.DATA </w:instrText>
      </w:r>
      <w:r w:rsidR="00C92F27" w:rsidRPr="006C3D00">
        <w:fldChar w:fldCharType="end"/>
      </w:r>
      <w:r w:rsidR="00401B73" w:rsidRPr="006C3D00">
        <w:fldChar w:fldCharType="separate"/>
      </w:r>
      <w:r w:rsidR="003C75AD" w:rsidRPr="006C3D00">
        <w:rPr>
          <w:noProof/>
          <w:vertAlign w:val="superscript"/>
        </w:rPr>
        <w:t>48</w:t>
      </w:r>
      <w:r w:rsidR="00401B73" w:rsidRPr="006C3D00">
        <w:fldChar w:fldCharType="end"/>
      </w:r>
      <w:r w:rsidR="00401B73" w:rsidRPr="006C3D00">
        <w:t xml:space="preserve">. Immunoglobulins, within the clear intermediate layer, are present at high concentrations within the colostrum </w:t>
      </w:r>
      <w:r w:rsidR="00747333" w:rsidRPr="006C3D00">
        <w:t>and</w:t>
      </w:r>
      <w:r w:rsidR="00401B73" w:rsidRPr="006C3D00">
        <w:t xml:space="preserve"> milk and are primarily made up of </w:t>
      </w:r>
      <w:r w:rsidR="003C75AD" w:rsidRPr="006C3D00">
        <w:t xml:space="preserve">IgA, </w:t>
      </w:r>
      <w:r w:rsidR="00401B73" w:rsidRPr="006C3D00">
        <w:t>IgG</w:t>
      </w:r>
      <w:r w:rsidR="003C75AD" w:rsidRPr="006C3D00">
        <w:t>, and IgM (</w:t>
      </w:r>
      <w:r w:rsidR="003C75AD" w:rsidRPr="006C3D00">
        <w:rPr>
          <w:b/>
        </w:rPr>
        <w:t>Figure 4</w:t>
      </w:r>
      <w:r w:rsidR="003C75AD" w:rsidRPr="006C3D00">
        <w:t>)</w:t>
      </w:r>
      <w:r w:rsidR="00401B73" w:rsidRPr="006C3D00">
        <w:t xml:space="preserve">. </w:t>
      </w:r>
      <w:r w:rsidR="001E6AA5" w:rsidRPr="006C3D00">
        <w:t>Though milk samples are easily collected by hand</w:t>
      </w:r>
      <w:r w:rsidR="00747333" w:rsidRPr="006C3D00">
        <w:t>,</w:t>
      </w:r>
      <w:r w:rsidR="001E6AA5" w:rsidRPr="006C3D00">
        <w:t xml:space="preserve"> and this is our preferred technique</w:t>
      </w:r>
      <w:r w:rsidR="00747333" w:rsidRPr="006C3D00">
        <w:t xml:space="preserve"> within the lab</w:t>
      </w:r>
      <w:r w:rsidR="001E6AA5" w:rsidRPr="006C3D00">
        <w:t>, vacuum systems have also been reported in the literature</w:t>
      </w:r>
      <w:r w:rsidR="001E6AA5" w:rsidRPr="006C3D00">
        <w:fldChar w:fldCharType="begin">
          <w:fldData xml:space="preserve">PEVuZE5vdGU+PENpdGU+PEF1dGhvcj5QZWtvdzwvQXV0aG9yPjxZZWFyPjIwMTI8L1llYXI+PFJl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=
</w:fldData>
        </w:fldChar>
      </w:r>
      <w:r w:rsidR="00C92F27" w:rsidRPr="006C3D00">
        <w:instrText xml:space="preserve"> ADDIN EN.CITE </w:instrText>
      </w:r>
      <w:r w:rsidR="00C92F27" w:rsidRPr="006C3D00">
        <w:fldChar w:fldCharType="begin">
          <w:fldData xml:space="preserve">PEVuZE5vdGU+PENpdGU+PEF1dGhvcj5QZWtvdzwvQXV0aG9yPjxZZWFyPjIwMTI8L1llYXI+PFJl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=
</w:fldData>
        </w:fldChar>
      </w:r>
      <w:r w:rsidR="00C92F27" w:rsidRPr="006C3D00">
        <w:instrText xml:space="preserve"> ADDIN EN.CITE.DATA </w:instrText>
      </w:r>
      <w:r w:rsidR="00C92F27" w:rsidRPr="006C3D00">
        <w:fldChar w:fldCharType="end"/>
      </w:r>
      <w:r w:rsidR="001E6AA5" w:rsidRPr="006C3D00">
        <w:fldChar w:fldCharType="separate"/>
      </w:r>
      <w:r w:rsidR="003C75AD" w:rsidRPr="006C3D00">
        <w:rPr>
          <w:noProof/>
          <w:vertAlign w:val="superscript"/>
        </w:rPr>
        <w:t>13,46,48</w:t>
      </w:r>
      <w:r w:rsidR="001E6AA5" w:rsidRPr="006C3D00">
        <w:fldChar w:fldCharType="end"/>
      </w:r>
      <w:r w:rsidR="001E6AA5" w:rsidRPr="006C3D00">
        <w:t xml:space="preserve">. </w:t>
      </w:r>
      <w:proofErr w:type="spellStart"/>
      <w:r w:rsidR="002E3C7C" w:rsidRPr="006C3D00">
        <w:t>Yoshiyama</w:t>
      </w:r>
      <w:proofErr w:type="spellEnd"/>
      <w:r w:rsidR="002E3C7C" w:rsidRPr="006C3D00">
        <w:t xml:space="preserve"> et al.</w:t>
      </w:r>
      <w:r w:rsidR="002620D1" w:rsidRPr="006C3D00">
        <w:fldChar w:fldCharType="begin">
          <w:fldData xml:space="preserve">PEVuZE5vdGU+PENpdGU+PEF1dGhvcj5Zb3NoaXlhbWE8L0F1dGhvcj48WWVhcj4xOTg3PC9ZZWFy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</w:fldData>
        </w:fldChar>
      </w:r>
      <w:r w:rsidR="00C92F27" w:rsidRPr="006C3D00">
        <w:instrText xml:space="preserve"> ADDIN EN.CITE </w:instrText>
      </w:r>
      <w:r w:rsidR="00C92F27" w:rsidRPr="006C3D00">
        <w:fldChar w:fldCharType="begin">
          <w:fldData xml:space="preserve">PEVuZE5vdGU+PENpdGU+PEF1dGhvcj5Zb3NoaXlhbWE8L0F1dGhvcj48WWVhcj4xOTg3PC9ZZWFy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</w:fldData>
        </w:fldChar>
      </w:r>
      <w:r w:rsidR="00C92F27" w:rsidRPr="006C3D00">
        <w:instrText xml:space="preserve"> ADDIN EN.CITE.DATA </w:instrText>
      </w:r>
      <w:r w:rsidR="00C92F27" w:rsidRPr="006C3D00">
        <w:fldChar w:fldCharType="end"/>
      </w:r>
      <w:r w:rsidR="002620D1" w:rsidRPr="006C3D00">
        <w:fldChar w:fldCharType="separate"/>
      </w:r>
      <w:r w:rsidR="003C75AD" w:rsidRPr="006C3D00">
        <w:rPr>
          <w:noProof/>
          <w:vertAlign w:val="superscript"/>
        </w:rPr>
        <w:t>48</w:t>
      </w:r>
      <w:r w:rsidR="002620D1" w:rsidRPr="006C3D00">
        <w:fldChar w:fldCharType="end"/>
      </w:r>
      <w:r w:rsidR="002E3C7C" w:rsidRPr="006C3D00">
        <w:t xml:space="preserve"> </w:t>
      </w:r>
      <w:r w:rsidR="007F0D3A" w:rsidRPr="006C3D00">
        <w:t xml:space="preserve">collected milk samples using negative pressure and </w:t>
      </w:r>
      <w:r w:rsidR="002E3C7C" w:rsidRPr="006C3D00">
        <w:t xml:space="preserve">described a long centrifugation (15,000 </w:t>
      </w:r>
      <w:r w:rsidR="006C3D00">
        <w:t xml:space="preserve">x </w:t>
      </w:r>
      <w:r w:rsidR="002E3C7C" w:rsidRPr="006C3D00">
        <w:t>g for 4 hours) for separation</w:t>
      </w:r>
      <w:r w:rsidR="00401B73" w:rsidRPr="006C3D00">
        <w:t xml:space="preserve"> of the milk</w:t>
      </w:r>
      <w:r w:rsidR="002E3C7C" w:rsidRPr="006C3D00">
        <w:t xml:space="preserve"> layers prior to passing the clear intermediate layer through a Sepharose 4B column for immunoglobulin removal.</w:t>
      </w:r>
      <w:r w:rsidR="006D0168" w:rsidRPr="006C3D00">
        <w:t xml:space="preserve"> Using this method, authors were able to detect cholera toxin-specific antibodies within the rabbit milk of orally immunized rabbits at </w:t>
      </w:r>
      <w:r w:rsidR="009817A6" w:rsidRPr="006C3D00">
        <w:t xml:space="preserve">sufficient </w:t>
      </w:r>
      <w:r w:rsidR="006D0168" w:rsidRPr="006C3D00">
        <w:t xml:space="preserve">levels </w:t>
      </w:r>
      <w:r w:rsidR="009817A6" w:rsidRPr="006C3D00">
        <w:t xml:space="preserve">for </w:t>
      </w:r>
      <w:r w:rsidR="006D0168" w:rsidRPr="006C3D00">
        <w:t>protect</w:t>
      </w:r>
      <w:r w:rsidR="009817A6" w:rsidRPr="006C3D00">
        <w:t>ion</w:t>
      </w:r>
      <w:r w:rsidR="006D0168" w:rsidRPr="006C3D00">
        <w:t xml:space="preserve"> against </w:t>
      </w:r>
      <w:r w:rsidR="006D0168" w:rsidRPr="006C3D00">
        <w:rPr>
          <w:i/>
        </w:rPr>
        <w:t>Vibrio cholerae</w:t>
      </w:r>
      <w:r w:rsidR="006D0168" w:rsidRPr="006C3D00">
        <w:t>-induced secretion in the intestine</w:t>
      </w:r>
      <w:r w:rsidR="006D0168" w:rsidRPr="006C3D00">
        <w:fldChar w:fldCharType="begin">
          <w:fldData xml:space="preserve">PEVuZE5vdGU+PENpdGU+PEF1dGhvcj5Zb3NoaXlhbWE8L0F1dGhvcj48WWVhcj4xOTg3PC9ZZWFy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</w:fldData>
        </w:fldChar>
      </w:r>
      <w:r w:rsidR="00C92F27" w:rsidRPr="006C3D00">
        <w:instrText xml:space="preserve"> ADDIN EN.CITE </w:instrText>
      </w:r>
      <w:r w:rsidR="00C92F27" w:rsidRPr="006C3D00">
        <w:fldChar w:fldCharType="begin">
          <w:fldData xml:space="preserve">PEVuZE5vdGU+PENpdGU+PEF1dGhvcj5Zb3NoaXlhbWE8L0F1dGhvcj48WWVhcj4xOTg3PC9ZZWFy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</w:fldData>
        </w:fldChar>
      </w:r>
      <w:r w:rsidR="00C92F27" w:rsidRPr="006C3D00">
        <w:instrText xml:space="preserve"> ADDIN EN.CITE.DATA </w:instrText>
      </w:r>
      <w:r w:rsidR="00C92F27" w:rsidRPr="006C3D00">
        <w:fldChar w:fldCharType="end"/>
      </w:r>
      <w:r w:rsidR="006D0168" w:rsidRPr="006C3D00">
        <w:fldChar w:fldCharType="separate"/>
      </w:r>
      <w:r w:rsidR="003C75AD" w:rsidRPr="006C3D00">
        <w:rPr>
          <w:noProof/>
          <w:vertAlign w:val="superscript"/>
        </w:rPr>
        <w:t>48</w:t>
      </w:r>
      <w:r w:rsidR="006D0168" w:rsidRPr="006C3D00">
        <w:fldChar w:fldCharType="end"/>
      </w:r>
      <w:r w:rsidR="006D0168" w:rsidRPr="006C3D00">
        <w:t>.</w:t>
      </w:r>
      <w:r w:rsidR="002E3C7C" w:rsidRPr="006C3D00">
        <w:t xml:space="preserve"> </w:t>
      </w:r>
      <w:r w:rsidR="00EB0CCD" w:rsidRPr="006C3D00">
        <w:t>Peri et al.</w:t>
      </w:r>
      <w:r w:rsidR="002620D1" w:rsidRPr="006C3D00">
        <w:fldChar w:fldCharType="begin">
          <w:fldData xml:space="preserve">PEVuZE5vdGU+PENpdGU+PEF1dGhvcj5QZXJpPC9BdXRob3I+PFllYXI+MTk4MjwvWWVhcj48UmVj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</w:fldData>
        </w:fldChar>
      </w:r>
      <w:r w:rsidR="00C92F27" w:rsidRPr="006C3D00">
        <w:instrText xml:space="preserve"> ADDIN EN.CITE </w:instrText>
      </w:r>
      <w:r w:rsidR="00C92F27" w:rsidRPr="006C3D00">
        <w:fldChar w:fldCharType="begin">
          <w:fldData xml:space="preserve">PEVuZE5vdGU+PENpdGU+PEF1dGhvcj5QZXJpPC9BdXRob3I+PFllYXI+MTk4MjwvWWVhcj48UmVj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</w:fldData>
        </w:fldChar>
      </w:r>
      <w:r w:rsidR="00C92F27" w:rsidRPr="006C3D00">
        <w:instrText xml:space="preserve"> ADDIN EN.CITE.DATA </w:instrText>
      </w:r>
      <w:r w:rsidR="00C92F27" w:rsidRPr="006C3D00">
        <w:fldChar w:fldCharType="end"/>
      </w:r>
      <w:r w:rsidR="002620D1" w:rsidRPr="006C3D00">
        <w:fldChar w:fldCharType="separate"/>
      </w:r>
      <w:r w:rsidR="00BC41C0" w:rsidRPr="006C3D00">
        <w:rPr>
          <w:noProof/>
          <w:vertAlign w:val="superscript"/>
        </w:rPr>
        <w:t>13</w:t>
      </w:r>
      <w:r w:rsidR="002620D1" w:rsidRPr="006C3D00">
        <w:fldChar w:fldCharType="end"/>
      </w:r>
      <w:r w:rsidR="00EB0CCD" w:rsidRPr="006C3D00">
        <w:t xml:space="preserve"> processed </w:t>
      </w:r>
      <w:r w:rsidR="007F0D3A" w:rsidRPr="006C3D00">
        <w:t xml:space="preserve">milk </w:t>
      </w:r>
      <w:r w:rsidR="00EB0CCD" w:rsidRPr="006C3D00">
        <w:t xml:space="preserve">samples </w:t>
      </w:r>
      <w:r w:rsidR="007F0D3A" w:rsidRPr="006C3D00">
        <w:t xml:space="preserve">collected by aspiration with a water vacuum system </w:t>
      </w:r>
      <w:r w:rsidR="00EB0CCD" w:rsidRPr="006C3D00">
        <w:t xml:space="preserve">by </w:t>
      </w:r>
      <w:r w:rsidR="006D0168" w:rsidRPr="006C3D00">
        <w:t>centrifugation</w:t>
      </w:r>
      <w:r w:rsidR="00EB0CCD" w:rsidRPr="006C3D00">
        <w:t xml:space="preserve"> at 4</w:t>
      </w:r>
      <w:r w:rsidR="006C3D00">
        <w:t xml:space="preserve"> </w:t>
      </w:r>
      <w:r w:rsidR="00B11A44" w:rsidRPr="006C3D00">
        <w:t>°</w:t>
      </w:r>
      <w:r w:rsidR="00EB0CCD" w:rsidRPr="006C3D00">
        <w:t xml:space="preserve">C for 2 hours at 24,000 </w:t>
      </w:r>
      <w:r w:rsidR="006C3D00">
        <w:t xml:space="preserve">x </w:t>
      </w:r>
      <w:r w:rsidR="00EB0CCD" w:rsidRPr="006C3D00">
        <w:t xml:space="preserve">g. </w:t>
      </w:r>
      <w:r w:rsidR="002620D1" w:rsidRPr="006C3D00">
        <w:t>In this study, authors were able to detect anti-RSV</w:t>
      </w:r>
      <w:r w:rsidR="00985CBE" w:rsidRPr="006C3D00">
        <w:t xml:space="preserve"> </w:t>
      </w:r>
      <w:r w:rsidR="002620D1" w:rsidRPr="006C3D00">
        <w:t xml:space="preserve">IgA in the colostrum, milk, </w:t>
      </w:r>
      <w:r w:rsidR="009817A6" w:rsidRPr="006C3D00">
        <w:t xml:space="preserve">and </w:t>
      </w:r>
      <w:r w:rsidR="002620D1" w:rsidRPr="006C3D00">
        <w:t>bronchial and intestinal sec</w:t>
      </w:r>
      <w:r w:rsidR="009817A6" w:rsidRPr="006C3D00">
        <w:t>re</w:t>
      </w:r>
      <w:r w:rsidR="002620D1" w:rsidRPr="006C3D00">
        <w:t>tions following mucosal immunization (oral or intratracheal), bu</w:t>
      </w:r>
      <w:r w:rsidR="007F0D3A" w:rsidRPr="006C3D00">
        <w:t>t not intravenous immunization, whereas anti-RSV IgG was detected in colostrum, milk and serum regardless of immunization route</w:t>
      </w:r>
      <w:r w:rsidR="007F0D3A" w:rsidRPr="006C3D00">
        <w:fldChar w:fldCharType="begin">
          <w:fldData xml:space="preserve">PEVuZE5vdGU+PENpdGU+PEF1dGhvcj5QZXJpPC9BdXRob3I+PFllYXI+MTk4MjwvWWVhcj48UmVj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</w:fldData>
        </w:fldChar>
      </w:r>
      <w:r w:rsidR="00C92F27" w:rsidRPr="006C3D00">
        <w:instrText xml:space="preserve"> ADDIN EN.CITE </w:instrText>
      </w:r>
      <w:r w:rsidR="00C92F27" w:rsidRPr="006C3D00">
        <w:fldChar w:fldCharType="begin">
          <w:fldData xml:space="preserve">PEVuZE5vdGU+PENpdGU+PEF1dGhvcj5QZXJpPC9BdXRob3I+PFllYXI+MTk4MjwvWWVhcj48UmVj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</w:fldData>
        </w:fldChar>
      </w:r>
      <w:r w:rsidR="00C92F27" w:rsidRPr="006C3D00">
        <w:instrText xml:space="preserve"> ADDIN EN.CITE.DATA </w:instrText>
      </w:r>
      <w:r w:rsidR="00C92F27" w:rsidRPr="006C3D00">
        <w:fldChar w:fldCharType="end"/>
      </w:r>
      <w:r w:rsidR="007F0D3A" w:rsidRPr="006C3D00">
        <w:fldChar w:fldCharType="separate"/>
      </w:r>
      <w:r w:rsidR="00BC41C0" w:rsidRPr="006C3D00">
        <w:rPr>
          <w:noProof/>
          <w:vertAlign w:val="superscript"/>
        </w:rPr>
        <w:t>13</w:t>
      </w:r>
      <w:r w:rsidR="007F0D3A" w:rsidRPr="006C3D00">
        <w:fldChar w:fldCharType="end"/>
      </w:r>
      <w:r w:rsidR="007F0D3A" w:rsidRPr="006C3D00">
        <w:t xml:space="preserve">. </w:t>
      </w:r>
    </w:p>
    <w:p w14:paraId="7E7E62D2" w14:textId="51A20022" w:rsidR="0077562F" w:rsidRPr="006C3D00" w:rsidRDefault="0077562F" w:rsidP="007D22A8">
      <w:pPr>
        <w:contextualSpacing/>
      </w:pPr>
    </w:p>
    <w:p w14:paraId="0B21D73F" w14:textId="5279D44A" w:rsidR="00607508" w:rsidRPr="006C3D00" w:rsidRDefault="0077562F" w:rsidP="007D22A8">
      <w:pPr>
        <w:contextualSpacing/>
      </w:pPr>
      <w:r w:rsidRPr="006C3D00">
        <w:t xml:space="preserve">Care should be taken during the intranasal immunization procedure to confirm the rabbit is in </w:t>
      </w:r>
      <w:r w:rsidR="00CB1660" w:rsidRPr="006C3D00">
        <w:t xml:space="preserve">an </w:t>
      </w:r>
      <w:r w:rsidRPr="006C3D00">
        <w:t>adequate plane of anesthesia and to avoid administering large volumes of vaccine at once. Previous work from our group has shown that the efficacy of the intranasal immunization was influenced by the use of anesthesia</w:t>
      </w:r>
      <w:r w:rsidR="00140663" w:rsidRPr="006C3D00">
        <w:fldChar w:fldCharType="begin">
          <w:fldData xml:space="preserve">PEVuZE5vdGU+PENpdGU+PEF1dGhvcj5Hd2lubjwvQXV0aG9yPjxZZWFyPjIwMTA8L1llYXI+PFJl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</w:fldData>
        </w:fldChar>
      </w:r>
      <w:r w:rsidR="00C92F27" w:rsidRPr="006C3D00">
        <w:instrText xml:space="preserve"> ADDIN EN.CITE </w:instrText>
      </w:r>
      <w:r w:rsidR="00C92F27" w:rsidRPr="006C3D00">
        <w:fldChar w:fldCharType="begin">
          <w:fldData xml:space="preserve">PEVuZE5vdGU+PENpdGU+PEF1dGhvcj5Hd2lubjwvQXV0aG9yPjxZZWFyPjIwMTA8L1llYXI+PFJl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</w:fldData>
        </w:fldChar>
      </w:r>
      <w:r w:rsidR="00C92F27" w:rsidRPr="006C3D00">
        <w:instrText xml:space="preserve"> ADDIN EN.CITE.DATA </w:instrText>
      </w:r>
      <w:r w:rsidR="00C92F27" w:rsidRPr="006C3D00">
        <w:fldChar w:fldCharType="end"/>
      </w:r>
      <w:r w:rsidR="00140663" w:rsidRPr="006C3D00">
        <w:fldChar w:fldCharType="separate"/>
      </w:r>
      <w:r w:rsidR="003C75AD" w:rsidRPr="006C3D00">
        <w:rPr>
          <w:noProof/>
          <w:vertAlign w:val="superscript"/>
        </w:rPr>
        <w:t>49</w:t>
      </w:r>
      <w:r w:rsidR="00140663" w:rsidRPr="006C3D00">
        <w:fldChar w:fldCharType="end"/>
      </w:r>
      <w:r w:rsidRPr="006C3D00">
        <w:t>. Specifically, deep anesthesia induced by the combination of ketamine and xylazine correlated with increased immunogenicity of the nasally administered vaccine and improved nasal retention of the solution</w:t>
      </w:r>
      <w:r w:rsidR="00230C82" w:rsidRPr="006C3D00">
        <w:t>. T</w:t>
      </w:r>
      <w:r w:rsidR="00140663" w:rsidRPr="006C3D00">
        <w:t>hese levels were significantly higher than retention and immunogenicity in rabbits</w:t>
      </w:r>
      <w:r w:rsidR="00230C82" w:rsidRPr="006C3D00">
        <w:t xml:space="preserve"> intranasally</w:t>
      </w:r>
      <w:r w:rsidR="00140663" w:rsidRPr="006C3D00">
        <w:t xml:space="preserve"> immunized following sedation with acepromazine and butorphanol</w:t>
      </w:r>
      <w:r w:rsidR="00140663" w:rsidRPr="006C3D00">
        <w:fldChar w:fldCharType="begin">
          <w:fldData xml:space="preserve">PEVuZE5vdGU+PENpdGU+PEF1dGhvcj5Hd2lubjwvQXV0aG9yPjxZZWFyPjIwMTA8L1llYXI+PFJl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</w:fldData>
        </w:fldChar>
      </w:r>
      <w:r w:rsidR="00C92F27" w:rsidRPr="006C3D00">
        <w:instrText xml:space="preserve"> ADDIN EN.CITE </w:instrText>
      </w:r>
      <w:r w:rsidR="00C92F27" w:rsidRPr="006C3D00">
        <w:fldChar w:fldCharType="begin">
          <w:fldData xml:space="preserve">PEVuZE5vdGU+PENpdGU+PEF1dGhvcj5Hd2lubjwvQXV0aG9yPjxZZWFyPjIwMTA8L1llYXI+PFJl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</w:fldData>
        </w:fldChar>
      </w:r>
      <w:r w:rsidR="00C92F27" w:rsidRPr="006C3D00">
        <w:instrText xml:space="preserve"> ADDIN EN.CITE.DATA </w:instrText>
      </w:r>
      <w:r w:rsidR="00C92F27" w:rsidRPr="006C3D00">
        <w:fldChar w:fldCharType="end"/>
      </w:r>
      <w:r w:rsidR="00140663" w:rsidRPr="006C3D00">
        <w:fldChar w:fldCharType="separate"/>
      </w:r>
      <w:r w:rsidR="003C75AD" w:rsidRPr="006C3D00">
        <w:rPr>
          <w:noProof/>
          <w:vertAlign w:val="superscript"/>
        </w:rPr>
        <w:t>49</w:t>
      </w:r>
      <w:r w:rsidR="00140663" w:rsidRPr="006C3D00">
        <w:fldChar w:fldCharType="end"/>
      </w:r>
      <w:r w:rsidR="00140663" w:rsidRPr="006C3D00">
        <w:t xml:space="preserve">. </w:t>
      </w:r>
      <w:r w:rsidR="00230C82" w:rsidRPr="006C3D00">
        <w:t>Similar</w:t>
      </w:r>
      <w:r w:rsidR="00166363" w:rsidRPr="006C3D00">
        <w:t xml:space="preserve"> finding</w:t>
      </w:r>
      <w:r w:rsidR="003850E3" w:rsidRPr="006C3D00">
        <w:t>s</w:t>
      </w:r>
      <w:r w:rsidR="00166363" w:rsidRPr="006C3D00">
        <w:t xml:space="preserve"> ha</w:t>
      </w:r>
      <w:r w:rsidR="003850E3" w:rsidRPr="006C3D00">
        <w:t>ve</w:t>
      </w:r>
      <w:r w:rsidR="00166363" w:rsidRPr="006C3D00">
        <w:t xml:space="preserve"> also been demonstrated </w:t>
      </w:r>
      <w:r w:rsidR="003850E3" w:rsidRPr="006C3D00">
        <w:t xml:space="preserve">following intranasal immunization </w:t>
      </w:r>
      <w:r w:rsidR="00166363" w:rsidRPr="006C3D00">
        <w:t>in mice</w:t>
      </w:r>
      <w:r w:rsidR="003850E3" w:rsidRPr="006C3D00">
        <w:fldChar w:fldCharType="begin">
          <w:fldData xml:space="preserve">PEVuZE5vdGU+PENpdGU+PEF1dGhvcj5TbG9hdDwvQXV0aG9yPjxZZWFyPjIwMDY8L1llYXI+PFJl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</w:fldData>
        </w:fldChar>
      </w:r>
      <w:r w:rsidR="003C75AD" w:rsidRPr="006C3D00">
        <w:instrText xml:space="preserve"> ADDIN EN.CITE </w:instrText>
      </w:r>
      <w:r w:rsidR="003C75AD" w:rsidRPr="006C3D00">
        <w:fldChar w:fldCharType="begin">
          <w:fldData xml:space="preserve">PEVuZE5vdGU+PENpdGU+PEF1dGhvcj5TbG9hdDwvQXV0aG9yPjxZZWFyPjIwMDY8L1llYXI+PFJl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</w:fldData>
        </w:fldChar>
      </w:r>
      <w:r w:rsidR="003C75AD" w:rsidRPr="006C3D00">
        <w:instrText xml:space="preserve"> ADDIN EN.CITE.DATA </w:instrText>
      </w:r>
      <w:r w:rsidR="003C75AD" w:rsidRPr="006C3D00">
        <w:fldChar w:fldCharType="end"/>
      </w:r>
      <w:r w:rsidR="003850E3" w:rsidRPr="006C3D00">
        <w:fldChar w:fldCharType="separate"/>
      </w:r>
      <w:r w:rsidR="003C75AD" w:rsidRPr="006C3D00">
        <w:rPr>
          <w:noProof/>
          <w:vertAlign w:val="superscript"/>
        </w:rPr>
        <w:t>50,51</w:t>
      </w:r>
      <w:r w:rsidR="003850E3" w:rsidRPr="006C3D00">
        <w:fldChar w:fldCharType="end"/>
      </w:r>
      <w:r w:rsidR="00166363" w:rsidRPr="006C3D00">
        <w:t xml:space="preserve">. </w:t>
      </w:r>
      <w:r w:rsidR="00AA7BA5" w:rsidRPr="006C3D00">
        <w:t xml:space="preserve">Additionally, </w:t>
      </w:r>
      <w:r w:rsidR="00230C82" w:rsidRPr="006C3D00">
        <w:t xml:space="preserve">our work demonstrated </w:t>
      </w:r>
      <w:r w:rsidR="00AA7BA5" w:rsidRPr="006C3D00">
        <w:t>increased immunogenicity fo</w:t>
      </w:r>
      <w:r w:rsidR="00230C82" w:rsidRPr="006C3D00">
        <w:t>llowing intranasal immunization under</w:t>
      </w:r>
      <w:r w:rsidR="00AA7BA5" w:rsidRPr="006C3D00">
        <w:t xml:space="preserve"> the deep anesthesia over animals that were fully awake and over animals undergoing shorter duration anesthesia with a combination of acepromazine and isoflurane. This difference in IgG immunogenicity between deep versus </w:t>
      </w:r>
      <w:r w:rsidR="00AA7BA5" w:rsidRPr="006C3D00">
        <w:lastRenderedPageBreak/>
        <w:t xml:space="preserve">shorter duration anesthesia was significant at the 42 day time point but not at the 56 day time point. </w:t>
      </w:r>
      <w:r w:rsidR="003824BC" w:rsidRPr="006C3D00">
        <w:t xml:space="preserve">Although increased immunogenicity and retention may result from the deeper anesthesia, rabbits required at least 30 minutes to recover; whereas, rabbits were upright and mobile within 5 minutes of receiving the nasal vaccine following the shorter duration isoflurane-induced anesthesia. Although </w:t>
      </w:r>
      <w:r w:rsidR="00230C82" w:rsidRPr="006C3D00">
        <w:t xml:space="preserve">anesthesia may </w:t>
      </w:r>
      <w:r w:rsidR="003824BC" w:rsidRPr="006C3D00">
        <w:t xml:space="preserve">not </w:t>
      </w:r>
      <w:r w:rsidR="00230C82" w:rsidRPr="006C3D00">
        <w:t xml:space="preserve">be </w:t>
      </w:r>
      <w:r w:rsidR="003824BC" w:rsidRPr="006C3D00">
        <w:t xml:space="preserve">ideal for mimicking the clinical setting for </w:t>
      </w:r>
      <w:r w:rsidR="00230C82" w:rsidRPr="006C3D00">
        <w:t xml:space="preserve">intranasal immunization in </w:t>
      </w:r>
      <w:r w:rsidR="003824BC" w:rsidRPr="006C3D00">
        <w:t>humans, a shorter duration anesthesia (e.g., isoflurane) may be preferred to a longer, deep anesthesia with injectable</w:t>
      </w:r>
      <w:r w:rsidR="00230C82" w:rsidRPr="006C3D00">
        <w:t xml:space="preserve"> agent</w:t>
      </w:r>
      <w:r w:rsidR="003824BC" w:rsidRPr="006C3D00">
        <w:t>s (e.g.</w:t>
      </w:r>
      <w:r w:rsidR="00230C82" w:rsidRPr="006C3D00">
        <w:t>,</w:t>
      </w:r>
      <w:r w:rsidR="003824BC" w:rsidRPr="006C3D00">
        <w:t xml:space="preserve"> ketamine</w:t>
      </w:r>
      <w:r w:rsidR="00230C82" w:rsidRPr="006C3D00">
        <w:t xml:space="preserve"> + </w:t>
      </w:r>
      <w:r w:rsidR="003824BC" w:rsidRPr="006C3D00">
        <w:t xml:space="preserve">xylazine). </w:t>
      </w:r>
      <w:r w:rsidR="00607508" w:rsidRPr="006C3D00">
        <w:t>The use of an animal model, as demonstrated in Gwinn et al.</w:t>
      </w:r>
      <w:r w:rsidR="003850E3" w:rsidRPr="006C3D00">
        <w:fldChar w:fldCharType="begin">
          <w:fldData xml:space="preserve">PEVuZE5vdGU+PENpdGU+PEF1dGhvcj5Hd2lubjwvQXV0aG9yPjxZZWFyPjIwMTA8L1llYXI+PFJl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</w:fldData>
        </w:fldChar>
      </w:r>
      <w:r w:rsidR="00C92F27" w:rsidRPr="006C3D00">
        <w:instrText xml:space="preserve"> ADDIN EN.CITE </w:instrText>
      </w:r>
      <w:r w:rsidR="00C92F27" w:rsidRPr="006C3D00">
        <w:fldChar w:fldCharType="begin">
          <w:fldData xml:space="preserve">PEVuZE5vdGU+PENpdGU+PEF1dGhvcj5Hd2lubjwvQXV0aG9yPjxZZWFyPjIwMTA8L1llYXI+PFJl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</w:fldData>
        </w:fldChar>
      </w:r>
      <w:r w:rsidR="00C92F27" w:rsidRPr="006C3D00">
        <w:instrText xml:space="preserve"> ADDIN EN.CITE.DATA </w:instrText>
      </w:r>
      <w:r w:rsidR="00C92F27" w:rsidRPr="006C3D00">
        <w:fldChar w:fldCharType="end"/>
      </w:r>
      <w:r w:rsidR="003850E3" w:rsidRPr="006C3D00">
        <w:fldChar w:fldCharType="separate"/>
      </w:r>
      <w:r w:rsidR="003C75AD" w:rsidRPr="006C3D00">
        <w:rPr>
          <w:noProof/>
          <w:vertAlign w:val="superscript"/>
        </w:rPr>
        <w:t>49</w:t>
      </w:r>
      <w:r w:rsidR="003850E3" w:rsidRPr="006C3D00">
        <w:fldChar w:fldCharType="end"/>
      </w:r>
      <w:r w:rsidR="00607508" w:rsidRPr="006C3D00">
        <w:t>, will often require the use of sedation or anesthesia to allow for safe animal handling and effective</w:t>
      </w:r>
      <w:r w:rsidR="002872C6" w:rsidRPr="006C3D00">
        <w:t xml:space="preserve"> and consistent</w:t>
      </w:r>
      <w:r w:rsidR="00607508" w:rsidRPr="006C3D00">
        <w:t xml:space="preserve"> vaccine delivery. </w:t>
      </w:r>
      <w:r w:rsidR="00A84BCD" w:rsidRPr="006C3D00">
        <w:t xml:space="preserve">A potential </w:t>
      </w:r>
      <w:r w:rsidR="00B753CF" w:rsidRPr="006C3D00">
        <w:t>limitation</w:t>
      </w:r>
      <w:r w:rsidR="00230C82" w:rsidRPr="006C3D00">
        <w:t xml:space="preserve"> for anesthesia use with vaccine administration</w:t>
      </w:r>
      <w:r w:rsidR="00B753CF" w:rsidRPr="006C3D00">
        <w:t xml:space="preserve"> in animal models </w:t>
      </w:r>
      <w:r w:rsidR="00230C82" w:rsidRPr="006C3D00">
        <w:t>is</w:t>
      </w:r>
      <w:r w:rsidR="00A84BCD" w:rsidRPr="006C3D00">
        <w:t xml:space="preserve"> its </w:t>
      </w:r>
      <w:r w:rsidR="00230C82" w:rsidRPr="006C3D00">
        <w:t xml:space="preserve">effect </w:t>
      </w:r>
      <w:r w:rsidR="00B753CF" w:rsidRPr="006C3D00">
        <w:t xml:space="preserve">on the </w:t>
      </w:r>
      <w:r w:rsidR="00A84BCD" w:rsidRPr="006C3D00">
        <w:t xml:space="preserve">ability </w:t>
      </w:r>
      <w:r w:rsidR="00B753CF" w:rsidRPr="006C3D00">
        <w:t xml:space="preserve">of the animal </w:t>
      </w:r>
      <w:r w:rsidR="00230C82" w:rsidRPr="006C3D00">
        <w:t xml:space="preserve">to induce an </w:t>
      </w:r>
      <w:r w:rsidR="00B753CF" w:rsidRPr="006C3D00">
        <w:t xml:space="preserve">appropriate </w:t>
      </w:r>
      <w:r w:rsidR="00230C82" w:rsidRPr="006C3D00">
        <w:t xml:space="preserve">immune response </w:t>
      </w:r>
      <w:r w:rsidR="00A84BCD" w:rsidRPr="006C3D00">
        <w:t xml:space="preserve">to the vaccine. </w:t>
      </w:r>
      <w:r w:rsidR="00B753CF" w:rsidRPr="006C3D00">
        <w:t>Interestingly, r</w:t>
      </w:r>
      <w:r w:rsidR="000F073B" w:rsidRPr="006C3D00">
        <w:t>eports in the literature suggest that isoflurane can attenuate systemic inflammatory responses</w:t>
      </w:r>
      <w:r w:rsidR="00166363" w:rsidRPr="006C3D00">
        <w:t>, providing protection against challenges</w:t>
      </w:r>
      <w:r w:rsidR="003850E3" w:rsidRPr="006C3D00">
        <w:fldChar w:fldCharType="begin">
          <w:fldData xml:space="preserve">PEVuZE5vdGU+PENpdGU+PEF1dGhvcj5GdWVudGVzPC9BdXRob3I+PFllYXI+MjAwNjwvWWVhcj48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</w:fldData>
        </w:fldChar>
      </w:r>
      <w:r w:rsidR="003C75AD" w:rsidRPr="006C3D00">
        <w:instrText xml:space="preserve"> ADDIN EN.CITE </w:instrText>
      </w:r>
      <w:r w:rsidR="003C75AD" w:rsidRPr="006C3D00">
        <w:fldChar w:fldCharType="begin">
          <w:fldData xml:space="preserve">PEVuZE5vdGU+PENpdGU+PEF1dGhvcj5GdWVudGVzPC9BdXRob3I+PFllYXI+MjAwNjwvWWVhcj48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</w:fldData>
        </w:fldChar>
      </w:r>
      <w:r w:rsidR="003C75AD" w:rsidRPr="006C3D00">
        <w:instrText xml:space="preserve"> ADDIN EN.CITE.DATA </w:instrText>
      </w:r>
      <w:r w:rsidR="003C75AD" w:rsidRPr="006C3D00">
        <w:fldChar w:fldCharType="end"/>
      </w:r>
      <w:r w:rsidR="003850E3" w:rsidRPr="006C3D00">
        <w:fldChar w:fldCharType="separate"/>
      </w:r>
      <w:r w:rsidR="003C75AD" w:rsidRPr="006C3D00">
        <w:rPr>
          <w:noProof/>
          <w:vertAlign w:val="superscript"/>
        </w:rPr>
        <w:t>52</w:t>
      </w:r>
      <w:r w:rsidR="003850E3" w:rsidRPr="006C3D00">
        <w:fldChar w:fldCharType="end"/>
      </w:r>
      <w:r w:rsidR="003850E3" w:rsidRPr="006C3D00">
        <w:t xml:space="preserve"> and reducing oxidative stress and inflammation</w:t>
      </w:r>
      <w:r w:rsidR="003850E3" w:rsidRPr="006C3D00">
        <w:fldChar w:fldCharType="begin"/>
      </w:r>
      <w:r w:rsidR="00C92F27" w:rsidRPr="006C3D00">
        <w:instrText xml:space="preserve"> ADDIN EN.CITE &lt;EndNote&gt;&lt;Cite&gt;&lt;Author&gt;Lee&lt;/Author&gt;&lt;Year&gt;2015&lt;/Year&gt;&lt;RecNum&gt;96&lt;/RecNum&gt;&lt;DisplayText&gt;&lt;style face="superscript"&gt;53&lt;/style&gt;&lt;/DisplayText&gt;&lt;record&gt;&lt;rec-number&gt;96&lt;/rec-number&gt;&lt;foreign-keys&gt;&lt;key app="EN" db-id="wxrdd2p2rtp5a0evzekp2xv3szreveasrw5s" timestamp="1614288727"&gt;96&lt;/key&gt;&lt;/foreign-keys&gt;&lt;ref-type name="Journal Article"&gt;17&lt;/ref-type&gt;&lt;contributors&gt;&lt;authors&gt;&lt;author&gt;Lee, Yoon-Mi&lt;/author&gt;&lt;author&gt;Song, Byeng Chun&lt;/author&gt;&lt;author&gt;Yeum, Kyung-Jin&lt;/author&gt;&lt;/authors&gt;&lt;secondary-authors&gt;&lt;author&gt;Karahalil, Bensu&lt;/author&gt;&lt;/secondary-authors&gt;&lt;/contributors&gt;&lt;titles&gt;&lt;title&gt;Impact of Volatile Anesthetics on Oxidative Stress and Inflammation&lt;/title&gt;&lt;secondary-title&gt;BioMed Research International&lt;/secondary-title&gt;&lt;/titles&gt;&lt;periodical&gt;&lt;full-title&gt;BioMed Research International&lt;/full-title&gt;&lt;/periodical&gt;&lt;pages&gt;242709&lt;/pages&gt;&lt;volume&gt;2015&lt;/volume&gt;&lt;dates&gt;&lt;year&gt;2015&lt;/year&gt;&lt;pub-dates&gt;&lt;date&gt;2015/05/25&lt;/date&gt;&lt;/pub-dates&gt;&lt;/dates&gt;&lt;publisher&gt;Hindawi Publishing Corporation&lt;/publisher&gt;&lt;isbn&gt;2314-6133&lt;/isbn&gt;&lt;urls&gt;&lt;related-urls&gt;&lt;url&gt;https://doi.org/10.1155/2015/242709&lt;/url&gt;&lt;/related-urls&gt;&lt;/urls&gt;&lt;electronic-resource-num&gt;10.1155/2015/242709&lt;/electronic-resource-num&gt;&lt;/record&gt;&lt;/Cite&gt;&lt;/EndNote&gt;</w:instrText>
      </w:r>
      <w:r w:rsidR="003850E3" w:rsidRPr="006C3D00">
        <w:fldChar w:fldCharType="separate"/>
      </w:r>
      <w:r w:rsidR="003C75AD" w:rsidRPr="006C3D00">
        <w:rPr>
          <w:noProof/>
          <w:vertAlign w:val="superscript"/>
        </w:rPr>
        <w:t>53</w:t>
      </w:r>
      <w:r w:rsidR="003850E3" w:rsidRPr="006C3D00">
        <w:fldChar w:fldCharType="end"/>
      </w:r>
      <w:r w:rsidR="003850E3" w:rsidRPr="006C3D00">
        <w:t xml:space="preserve">. </w:t>
      </w:r>
    </w:p>
    <w:p w14:paraId="5B392BF6" w14:textId="77777777" w:rsidR="00607508" w:rsidRPr="006C3D00" w:rsidRDefault="00607508" w:rsidP="007D22A8">
      <w:pPr>
        <w:contextualSpacing/>
      </w:pPr>
    </w:p>
    <w:p w14:paraId="4EEBFD48" w14:textId="70D1546D" w:rsidR="0077562F" w:rsidRPr="006C3D00" w:rsidRDefault="002872C6" w:rsidP="007D22A8">
      <w:pPr>
        <w:contextualSpacing/>
      </w:pPr>
      <w:r w:rsidRPr="006C3D00">
        <w:t>With respect to minimization of vaccine loss and adequate</w:t>
      </w:r>
      <w:r w:rsidR="00B12615" w:rsidRPr="006C3D00">
        <w:t xml:space="preserve"> intranasal</w:t>
      </w:r>
      <w:r w:rsidRPr="006C3D00">
        <w:t xml:space="preserve"> delivery, </w:t>
      </w:r>
      <w:r w:rsidR="00140663" w:rsidRPr="006C3D00">
        <w:t>our group recommends a rest period of 30 seconds after administering</w:t>
      </w:r>
      <w:r w:rsidR="000E3D67" w:rsidRPr="006C3D00">
        <w:t xml:space="preserve"> each aliquot of</w:t>
      </w:r>
      <w:r w:rsidR="00140663" w:rsidRPr="006C3D00">
        <w:t xml:space="preserve"> the intranasal vaccine to allow </w:t>
      </w:r>
      <w:r w:rsidR="000E3D67" w:rsidRPr="006C3D00">
        <w:t>for retention of the</w:t>
      </w:r>
      <w:r w:rsidR="00140663" w:rsidRPr="006C3D00">
        <w:t xml:space="preserve"> </w:t>
      </w:r>
      <w:r w:rsidR="000E3D67" w:rsidRPr="006C3D00">
        <w:t>solution</w:t>
      </w:r>
      <w:r w:rsidR="00140663" w:rsidRPr="006C3D00">
        <w:t xml:space="preserve"> </w:t>
      </w:r>
      <w:r w:rsidR="000E3D67" w:rsidRPr="006C3D00">
        <w:t>within</w:t>
      </w:r>
      <w:r w:rsidR="00140663" w:rsidRPr="006C3D00">
        <w:t xml:space="preserve"> the nasal cavity and </w:t>
      </w:r>
      <w:r w:rsidR="000E3D67" w:rsidRPr="006C3D00">
        <w:t xml:space="preserve">to </w:t>
      </w:r>
      <w:r w:rsidR="00B12615" w:rsidRPr="006C3D00">
        <w:t>prevent the solution from</w:t>
      </w:r>
      <w:r w:rsidR="00140663" w:rsidRPr="006C3D00">
        <w:t xml:space="preserve"> seep</w:t>
      </w:r>
      <w:r w:rsidR="00B12615" w:rsidRPr="006C3D00">
        <w:t>ing</w:t>
      </w:r>
      <w:r w:rsidR="00140663" w:rsidRPr="006C3D00">
        <w:t xml:space="preserve"> out</w:t>
      </w:r>
      <w:r w:rsidR="000E3D67" w:rsidRPr="006C3D00">
        <w:t xml:space="preserve"> from the nostrils if the rabbit is</w:t>
      </w:r>
      <w:r w:rsidR="00140663" w:rsidRPr="006C3D00">
        <w:t xml:space="preserve"> being immediately placed in sternal recumbency and returned to th</w:t>
      </w:r>
      <w:r w:rsidR="000E3D67" w:rsidRPr="006C3D00">
        <w:t>e</w:t>
      </w:r>
      <w:r w:rsidR="00140663" w:rsidRPr="006C3D00">
        <w:t xml:space="preserve"> cage.</w:t>
      </w:r>
      <w:r w:rsidR="000E3D67" w:rsidRPr="006C3D00">
        <w:t xml:space="preserve"> Additionally, it is important to limit the volume of the aliquot administered to ensure intranasal immunization, as mucosal absorption is limited by the surface area of the nasal passage. If a large volume is administered, the solution </w:t>
      </w:r>
      <w:r w:rsidR="008162B7" w:rsidRPr="006C3D00">
        <w:t>ma</w:t>
      </w:r>
      <w:r w:rsidR="000E3D67" w:rsidRPr="006C3D00">
        <w:t>y bypass the nasal mucosa and result in inhalational</w:t>
      </w:r>
      <w:r w:rsidR="008162B7" w:rsidRPr="006C3D00">
        <w:t xml:space="preserve"> or gastric</w:t>
      </w:r>
      <w:r w:rsidR="000E3D67" w:rsidRPr="006C3D00">
        <w:t xml:space="preserve"> immunization. Our group recommends aliquots of </w:t>
      </w:r>
      <w:r w:rsidR="00155F4F" w:rsidRPr="006C3D00">
        <w:t xml:space="preserve">100 </w:t>
      </w:r>
      <w:r w:rsidR="000E3D67" w:rsidRPr="006C3D00">
        <w:t>μL per nostril with a maximal intranasal volume of 500 μL.</w:t>
      </w:r>
      <w:r w:rsidR="0046328A" w:rsidRPr="006C3D00">
        <w:t xml:space="preserve"> </w:t>
      </w:r>
    </w:p>
    <w:p w14:paraId="75233847" w14:textId="77777777" w:rsidR="00401B73" w:rsidRPr="006C3D00" w:rsidRDefault="00401B73" w:rsidP="007D22A8">
      <w:pPr>
        <w:pStyle w:val="ListParagraph"/>
        <w:ind w:left="0"/>
      </w:pPr>
    </w:p>
    <w:p w14:paraId="233B3ED9" w14:textId="3C7A69F7" w:rsidR="00A34A99" w:rsidRPr="006C3D00" w:rsidRDefault="00614075" w:rsidP="007D22A8">
      <w:pPr>
        <w:contextualSpacing/>
      </w:pPr>
      <w:r w:rsidRPr="006C3D00">
        <w:t>This article focuses on mucosal vaccine delivery, specifically via the intranasal route, but there are multiple methods of immunization, both mucosal and parenteral that have been demonstrated in rabbits. These additional methods include</w:t>
      </w:r>
      <w:r w:rsidR="00B12615" w:rsidRPr="006C3D00">
        <w:t>,</w:t>
      </w:r>
      <w:r w:rsidR="00E00612" w:rsidRPr="006C3D00">
        <w:t xml:space="preserve"> but are not limited to</w:t>
      </w:r>
      <w:r w:rsidR="00B12615" w:rsidRPr="006C3D00">
        <w:t>,</w:t>
      </w:r>
      <w:r w:rsidRPr="006C3D00">
        <w:t xml:space="preserve"> oral,</w:t>
      </w:r>
      <w:r w:rsidR="00E00612" w:rsidRPr="006C3D00">
        <w:t xml:space="preserve"> </w:t>
      </w:r>
      <w:r w:rsidR="0056013A" w:rsidRPr="006C3D00">
        <w:t>subcutane</w:t>
      </w:r>
      <w:r w:rsidR="00E00612" w:rsidRPr="006C3D00">
        <w:t>ous, intramuscular, and intradermal.</w:t>
      </w:r>
      <w:r w:rsidR="0056013A" w:rsidRPr="006C3D00">
        <w:t xml:space="preserve"> </w:t>
      </w:r>
      <w:r w:rsidR="00E00612" w:rsidRPr="006C3D00">
        <w:t xml:space="preserve">As such, samples to be collected and assessed vary based on the experimental goals and route of immunization. </w:t>
      </w:r>
    </w:p>
    <w:p w14:paraId="7E97BF8F" w14:textId="77777777" w:rsidR="007F0D3A" w:rsidRPr="006C3D00" w:rsidRDefault="007F0D3A" w:rsidP="007D22A8">
      <w:pPr>
        <w:contextualSpacing/>
      </w:pPr>
    </w:p>
    <w:p w14:paraId="59F37CC4" w14:textId="5C0D144D" w:rsidR="006E4797" w:rsidRPr="006C3D00" w:rsidRDefault="00551D82" w:rsidP="007D22A8">
      <w:pPr>
        <w:pBdr>
          <w:top w:val="nil"/>
          <w:left w:val="nil"/>
          <w:bottom w:val="nil"/>
          <w:right w:val="nil"/>
          <w:between w:val="nil"/>
        </w:pBdr>
        <w:contextualSpacing/>
      </w:pPr>
      <w:r w:rsidRPr="006C3D00">
        <w:rPr>
          <w:b/>
        </w:rPr>
        <w:t xml:space="preserve">ACKNOWLEDGMENTS: </w:t>
      </w:r>
    </w:p>
    <w:p w14:paraId="6D064C88" w14:textId="5FE8AE83" w:rsidR="006E4797" w:rsidRPr="006C3D00" w:rsidRDefault="006C24CD" w:rsidP="007D22A8">
      <w:pPr>
        <w:contextualSpacing/>
      </w:pPr>
      <w:r w:rsidRPr="006C3D00">
        <w:t xml:space="preserve">The authors would like to acknowledge the </w:t>
      </w:r>
      <w:r w:rsidR="00AE6AA6" w:rsidRPr="006C3D00">
        <w:t>Division of Laboratory Animal Resources</w:t>
      </w:r>
      <w:r w:rsidRPr="006C3D00">
        <w:t xml:space="preserve"> at Duke University and their </w:t>
      </w:r>
      <w:r w:rsidR="00EF16AD" w:rsidRPr="006C3D00">
        <w:t xml:space="preserve">husbandry team </w:t>
      </w:r>
      <w:r w:rsidRPr="006C3D00">
        <w:t xml:space="preserve">for their assistance and </w:t>
      </w:r>
      <w:r w:rsidR="00EF16AD" w:rsidRPr="006C3D00">
        <w:t>great care provided to the animals. Additionally</w:t>
      </w:r>
      <w:r w:rsidRPr="006C3D00">
        <w:t xml:space="preserve">, </w:t>
      </w:r>
      <w:r w:rsidR="00EF16AD" w:rsidRPr="006C3D00">
        <w:t>the authors would like to recognize t</w:t>
      </w:r>
      <w:r w:rsidRPr="006C3D00">
        <w:t xml:space="preserve">he </w:t>
      </w:r>
      <w:proofErr w:type="spellStart"/>
      <w:r w:rsidR="00EF16AD" w:rsidRPr="006C3D00">
        <w:t>PhotoPath</w:t>
      </w:r>
      <w:proofErr w:type="spellEnd"/>
      <w:r w:rsidR="00EF16AD" w:rsidRPr="006C3D00">
        <w:t xml:space="preserve"> team within the </w:t>
      </w:r>
      <w:r w:rsidRPr="006C3D00">
        <w:t xml:space="preserve">Department of Pathology </w:t>
      </w:r>
      <w:r w:rsidR="00EF16AD" w:rsidRPr="006C3D00">
        <w:t>f</w:t>
      </w:r>
      <w:r w:rsidRPr="006C3D00">
        <w:t xml:space="preserve">or their assistance with the </w:t>
      </w:r>
      <w:r w:rsidR="00EF16AD" w:rsidRPr="006C3D00">
        <w:t xml:space="preserve">audio and </w:t>
      </w:r>
      <w:r w:rsidRPr="006C3D00">
        <w:t>video</w:t>
      </w:r>
      <w:r w:rsidR="00EF16AD" w:rsidRPr="006C3D00">
        <w:t xml:space="preserve"> portions of the manuscript</w:t>
      </w:r>
      <w:r w:rsidR="00551D82" w:rsidRPr="006C3D00">
        <w:t>.</w:t>
      </w:r>
      <w:r w:rsidRPr="006C3D00">
        <w:t xml:space="preserve"> This work was supported by</w:t>
      </w:r>
      <w:r w:rsidR="00E00612" w:rsidRPr="006C3D00">
        <w:t xml:space="preserve"> </w:t>
      </w:r>
      <w:r w:rsidR="008162B7" w:rsidRPr="006C3D00">
        <w:t xml:space="preserve">discretionary research funds in the Staats laboratory. </w:t>
      </w:r>
    </w:p>
    <w:p w14:paraId="25B2FBBD" w14:textId="77777777" w:rsidR="006E4797" w:rsidRPr="006C3D00" w:rsidRDefault="006E4797" w:rsidP="007D22A8">
      <w:pPr>
        <w:contextualSpacing/>
        <w:rPr>
          <w:b/>
        </w:rPr>
      </w:pPr>
    </w:p>
    <w:p w14:paraId="5E703EBA" w14:textId="53375604" w:rsidR="006E4797" w:rsidRPr="006C3D00" w:rsidRDefault="00551D82" w:rsidP="007D22A8">
      <w:pPr>
        <w:pBdr>
          <w:top w:val="nil"/>
          <w:left w:val="nil"/>
          <w:bottom w:val="nil"/>
          <w:right w:val="nil"/>
          <w:between w:val="nil"/>
        </w:pBdr>
        <w:contextualSpacing/>
      </w:pPr>
      <w:r w:rsidRPr="006C3D00">
        <w:rPr>
          <w:b/>
        </w:rPr>
        <w:t xml:space="preserve">DISCLOSURES: </w:t>
      </w:r>
    </w:p>
    <w:p w14:paraId="132340D6" w14:textId="310E5CB8" w:rsidR="006E4797" w:rsidRPr="006C3D00" w:rsidRDefault="006C24CD" w:rsidP="007D22A8">
      <w:pPr>
        <w:contextualSpacing/>
      </w:pPr>
      <w:r w:rsidRPr="006C3D00">
        <w:t>The authors have nothing to disclose.</w:t>
      </w:r>
    </w:p>
    <w:p w14:paraId="4A7B0E5C" w14:textId="77777777" w:rsidR="006E4797" w:rsidRPr="006C3D00" w:rsidRDefault="006E4797" w:rsidP="007D22A8">
      <w:pPr>
        <w:contextualSpacing/>
      </w:pPr>
    </w:p>
    <w:p w14:paraId="16FDA8CD" w14:textId="5AE35672" w:rsidR="006E4797" w:rsidRPr="006C3D00" w:rsidRDefault="00551D82" w:rsidP="007D22A8">
      <w:pPr>
        <w:contextualSpacing/>
        <w:rPr>
          <w:b/>
        </w:rPr>
      </w:pPr>
      <w:bookmarkStart w:id="0" w:name="gjdgxs" w:colFirst="0" w:colLast="0"/>
      <w:bookmarkStart w:id="1" w:name="30j0zll" w:colFirst="0" w:colLast="0"/>
      <w:bookmarkStart w:id="2" w:name="3rdcrjn" w:colFirst="0" w:colLast="0"/>
      <w:bookmarkEnd w:id="0"/>
      <w:bookmarkEnd w:id="1"/>
      <w:bookmarkEnd w:id="2"/>
      <w:r w:rsidRPr="006C3D00">
        <w:rPr>
          <w:b/>
        </w:rPr>
        <w:t>REFERENCES:</w:t>
      </w:r>
      <w:r w:rsidRPr="006C3D00">
        <w:t xml:space="preserve"> </w:t>
      </w:r>
    </w:p>
    <w:p w14:paraId="6F31025D" w14:textId="120423C3" w:rsidR="004B54F7" w:rsidRPr="006C3D00" w:rsidRDefault="00EC1C03" w:rsidP="007D22A8">
      <w:pPr>
        <w:pStyle w:val="EndNoteBibliography"/>
        <w:contextualSpacing/>
      </w:pPr>
      <w:r w:rsidRPr="006C3D00">
        <w:rPr>
          <w:color w:val="7F7F7F"/>
        </w:rPr>
        <w:fldChar w:fldCharType="begin"/>
      </w:r>
      <w:r w:rsidRPr="006C3D00">
        <w:rPr>
          <w:color w:val="7F7F7F"/>
        </w:rPr>
        <w:instrText xml:space="preserve"> ADDIN EN.REFLIST </w:instrText>
      </w:r>
      <w:r w:rsidRPr="006C3D00">
        <w:rPr>
          <w:color w:val="7F7F7F"/>
        </w:rPr>
        <w:fldChar w:fldCharType="separate"/>
      </w:r>
      <w:r w:rsidR="004B54F7" w:rsidRPr="006C3D00">
        <w:t>1</w:t>
      </w:r>
      <w:r w:rsidR="004B54F7" w:rsidRPr="006C3D00">
        <w:tab/>
        <w:t xml:space="preserve">Munoz, F. M. Current Challenges and Achievements in Maternal Immunization Research. </w:t>
      </w:r>
      <w:r w:rsidR="004B54F7" w:rsidRPr="006C3D00">
        <w:rPr>
          <w:i/>
        </w:rPr>
        <w:t>Frontiers in Immunology.</w:t>
      </w:r>
      <w:r w:rsidR="004B54F7" w:rsidRPr="006C3D00">
        <w:t xml:space="preserve"> </w:t>
      </w:r>
      <w:r w:rsidR="004B54F7" w:rsidRPr="006C3D00">
        <w:rPr>
          <w:b/>
        </w:rPr>
        <w:t>9</w:t>
      </w:r>
      <w:r w:rsidR="004B54F7" w:rsidRPr="006C3D00">
        <w:t xml:space="preserve"> 436</w:t>
      </w:r>
      <w:r w:rsidR="006C3D00">
        <w:t xml:space="preserve"> (</w:t>
      </w:r>
      <w:r w:rsidR="004B54F7" w:rsidRPr="006C3D00">
        <w:t>2018).</w:t>
      </w:r>
    </w:p>
    <w:p w14:paraId="137DA5B0" w14:textId="01085EAB" w:rsidR="004B54F7" w:rsidRPr="006C3D00" w:rsidRDefault="004B54F7" w:rsidP="007D22A8">
      <w:pPr>
        <w:pStyle w:val="EndNoteBibliography"/>
        <w:contextualSpacing/>
      </w:pPr>
      <w:r w:rsidRPr="006C3D00">
        <w:t>2</w:t>
      </w:r>
      <w:r w:rsidRPr="006C3D00">
        <w:tab/>
        <w:t>Kachikis, A.</w:t>
      </w:r>
      <w:r w:rsidR="006C3D00">
        <w:t xml:space="preserve">, </w:t>
      </w:r>
      <w:r w:rsidRPr="006C3D00">
        <w:t xml:space="preserve">Englund, J. A. Maternal immunization: Optimizing protection for the mother </w:t>
      </w:r>
      <w:r w:rsidRPr="006C3D00">
        <w:lastRenderedPageBreak/>
        <w:t xml:space="preserve">and infant. </w:t>
      </w:r>
      <w:r w:rsidRPr="006C3D00">
        <w:rPr>
          <w:i/>
        </w:rPr>
        <w:t>The Journal of Infection.</w:t>
      </w:r>
      <w:r w:rsidRPr="006C3D00">
        <w:t xml:space="preserve"> </w:t>
      </w:r>
      <w:r w:rsidRPr="006C3D00">
        <w:rPr>
          <w:b/>
        </w:rPr>
        <w:t>72 Suppl</w:t>
      </w:r>
      <w:r w:rsidRPr="006C3D00">
        <w:t xml:space="preserve"> S83-90</w:t>
      </w:r>
      <w:r w:rsidR="006C3D00">
        <w:t xml:space="preserve"> (</w:t>
      </w:r>
      <w:r w:rsidRPr="006C3D00">
        <w:t>2016).</w:t>
      </w:r>
    </w:p>
    <w:p w14:paraId="70812936" w14:textId="13DDB69A" w:rsidR="004B54F7" w:rsidRPr="006C3D00" w:rsidRDefault="004B54F7" w:rsidP="007D22A8">
      <w:pPr>
        <w:pStyle w:val="EndNoteBibliography"/>
        <w:contextualSpacing/>
      </w:pPr>
      <w:r w:rsidRPr="006C3D00">
        <w:t>3</w:t>
      </w:r>
      <w:r w:rsidRPr="006C3D00">
        <w:tab/>
        <w:t xml:space="preserve">Omer, S. B. Maternal Immunization. </w:t>
      </w:r>
      <w:r w:rsidRPr="006C3D00">
        <w:rPr>
          <w:i/>
        </w:rPr>
        <w:t>The New England Journal of Medicine.</w:t>
      </w:r>
      <w:r w:rsidRPr="006C3D00">
        <w:t xml:space="preserve"> </w:t>
      </w:r>
      <w:r w:rsidRPr="006C3D00">
        <w:rPr>
          <w:b/>
        </w:rPr>
        <w:t>376</w:t>
      </w:r>
      <w:r w:rsidRPr="006C3D00">
        <w:t xml:space="preserve"> (13), 1256-1267</w:t>
      </w:r>
      <w:r w:rsidR="006C3D00">
        <w:t xml:space="preserve"> (</w:t>
      </w:r>
      <w:r w:rsidRPr="006C3D00">
        <w:t>2017).</w:t>
      </w:r>
    </w:p>
    <w:p w14:paraId="57C4B428" w14:textId="5B4B988F" w:rsidR="004B54F7" w:rsidRPr="006C3D00" w:rsidRDefault="004B54F7" w:rsidP="007D22A8">
      <w:pPr>
        <w:pStyle w:val="EndNoteBibliography"/>
        <w:contextualSpacing/>
      </w:pPr>
      <w:r w:rsidRPr="006C3D00">
        <w:t>4</w:t>
      </w:r>
      <w:r w:rsidRPr="006C3D00">
        <w:tab/>
        <w:t>Pollara, J.</w:t>
      </w:r>
      <w:r w:rsidRPr="006C3D00">
        <w:rPr>
          <w:i/>
        </w:rPr>
        <w:t xml:space="preserve"> et al.</w:t>
      </w:r>
      <w:r w:rsidRPr="006C3D00">
        <w:t xml:space="preserve"> Association of HIV-1 Envelope-Specific Breast Milk IgA Responses with Reduced Risk of Postnatal Mother-to-Child Transmission of HIV-1. </w:t>
      </w:r>
      <w:r w:rsidRPr="006C3D00">
        <w:rPr>
          <w:i/>
        </w:rPr>
        <w:t>Journal of Virology.</w:t>
      </w:r>
      <w:r w:rsidRPr="006C3D00">
        <w:t xml:space="preserve"> 10.1128/jvi.01560-15</w:t>
      </w:r>
      <w:r w:rsidR="006C3D00">
        <w:t xml:space="preserve"> (</w:t>
      </w:r>
      <w:r w:rsidRPr="006C3D00">
        <w:t>2015).</w:t>
      </w:r>
    </w:p>
    <w:p w14:paraId="2282B016" w14:textId="72597E73" w:rsidR="004B54F7" w:rsidRPr="006C3D00" w:rsidRDefault="004B54F7" w:rsidP="007D22A8">
      <w:pPr>
        <w:pStyle w:val="EndNoteBibliography"/>
        <w:contextualSpacing/>
      </w:pPr>
      <w:r w:rsidRPr="006C3D00">
        <w:t>5</w:t>
      </w:r>
      <w:r w:rsidRPr="006C3D00">
        <w:tab/>
        <w:t>Fouda, G. G. A.</w:t>
      </w:r>
      <w:r w:rsidRPr="006C3D00">
        <w:rPr>
          <w:i/>
        </w:rPr>
        <w:t xml:space="preserve"> et al.</w:t>
      </w:r>
      <w:r w:rsidRPr="006C3D00">
        <w:t xml:space="preserve"> Mucosal Immunization of Lactating Female Rhesus Monkeys with a Transmitted/Founder HIV-1 Envelope Induces Strong Env-Specific IgA Antibody Responses in Breast Milk. </w:t>
      </w:r>
      <w:r w:rsidRPr="006C3D00">
        <w:rPr>
          <w:i/>
        </w:rPr>
        <w:t>Journal of Virology.</w:t>
      </w:r>
      <w:r w:rsidRPr="006C3D00">
        <w:t xml:space="preserve"> </w:t>
      </w:r>
      <w:r w:rsidRPr="006C3D00">
        <w:rPr>
          <w:b/>
        </w:rPr>
        <w:t>87</w:t>
      </w:r>
      <w:r w:rsidRPr="006C3D00">
        <w:t xml:space="preserve"> (12), 6986-6999</w:t>
      </w:r>
      <w:r w:rsidR="006C3D00">
        <w:t xml:space="preserve"> (</w:t>
      </w:r>
      <w:r w:rsidRPr="006C3D00">
        <w:t>2013).</w:t>
      </w:r>
    </w:p>
    <w:p w14:paraId="79949D2F" w14:textId="4C28E3BA" w:rsidR="004B54F7" w:rsidRPr="006C3D00" w:rsidRDefault="004B54F7" w:rsidP="007D22A8">
      <w:pPr>
        <w:pStyle w:val="EndNoteBibliography"/>
        <w:contextualSpacing/>
      </w:pPr>
      <w:r w:rsidRPr="006C3D00">
        <w:t>6</w:t>
      </w:r>
      <w:r w:rsidRPr="006C3D00">
        <w:tab/>
        <w:t>Nelson, C. S.</w:t>
      </w:r>
      <w:r w:rsidRPr="006C3D00">
        <w:rPr>
          <w:i/>
        </w:rPr>
        <w:t xml:space="preserve"> et al.</w:t>
      </w:r>
      <w:r w:rsidRPr="006C3D00">
        <w:t xml:space="preserve"> Combined HIV-1 Envelope Systemic and Mucosal Immunization of Lactating Rhesus Monkeys Induces Robust IgA-Isotype B Cell Response in Breast Milk. </w:t>
      </w:r>
      <w:r w:rsidRPr="006C3D00">
        <w:rPr>
          <w:i/>
        </w:rPr>
        <w:t>Journal of Virology.</w:t>
      </w:r>
      <w:r w:rsidRPr="006C3D00">
        <w:t xml:space="preserve"> </w:t>
      </w:r>
      <w:r w:rsidRPr="006C3D00">
        <w:rPr>
          <w:b/>
        </w:rPr>
        <w:t>90</w:t>
      </w:r>
      <w:r w:rsidRPr="006C3D00">
        <w:t xml:space="preserve"> (10), 4951-4965</w:t>
      </w:r>
      <w:r w:rsidR="006C3D00">
        <w:t xml:space="preserve"> (</w:t>
      </w:r>
      <w:r w:rsidRPr="006C3D00">
        <w:t>2016).</w:t>
      </w:r>
    </w:p>
    <w:p w14:paraId="3AF3010B" w14:textId="632EE1A7" w:rsidR="004B54F7" w:rsidRPr="006C3D00" w:rsidRDefault="004B54F7" w:rsidP="007D22A8">
      <w:pPr>
        <w:pStyle w:val="EndNoteBibliography"/>
        <w:contextualSpacing/>
      </w:pPr>
      <w:r w:rsidRPr="006C3D00">
        <w:t>7</w:t>
      </w:r>
      <w:r w:rsidRPr="006C3D00">
        <w:tab/>
        <w:t>Furukawa, S., Kuroda, Y.</w:t>
      </w:r>
      <w:r w:rsidR="006C3D00">
        <w:t xml:space="preserve">, </w:t>
      </w:r>
      <w:r w:rsidRPr="006C3D00">
        <w:t xml:space="preserve">Sugiyama, A. A comparison of the histological structure of the placenta in experimental animals. </w:t>
      </w:r>
      <w:r w:rsidRPr="006C3D00">
        <w:rPr>
          <w:i/>
        </w:rPr>
        <w:t>Journal of Toxicologic Pathology.</w:t>
      </w:r>
      <w:r w:rsidRPr="006C3D00">
        <w:t xml:space="preserve"> </w:t>
      </w:r>
      <w:r w:rsidRPr="006C3D00">
        <w:rPr>
          <w:b/>
        </w:rPr>
        <w:t>27</w:t>
      </w:r>
      <w:r w:rsidRPr="006C3D00">
        <w:t xml:space="preserve"> (1), 11-18</w:t>
      </w:r>
      <w:r w:rsidR="006C3D00">
        <w:t xml:space="preserve"> (</w:t>
      </w:r>
      <w:r w:rsidRPr="006C3D00">
        <w:t>2014).</w:t>
      </w:r>
    </w:p>
    <w:p w14:paraId="6B57F276" w14:textId="795F201A" w:rsidR="004B54F7" w:rsidRPr="006C3D00" w:rsidRDefault="004B54F7" w:rsidP="007D22A8">
      <w:pPr>
        <w:pStyle w:val="EndNoteBibliography"/>
        <w:contextualSpacing/>
      </w:pPr>
      <w:r w:rsidRPr="006C3D00">
        <w:t>8</w:t>
      </w:r>
      <w:r w:rsidRPr="006C3D00">
        <w:tab/>
        <w:t>Palmeira, P., Quinello, C., Silveira-Lessa, A. L., Zago, C. A.</w:t>
      </w:r>
      <w:r w:rsidR="006C3D00">
        <w:t xml:space="preserve">, </w:t>
      </w:r>
      <w:r w:rsidRPr="006C3D00">
        <w:t xml:space="preserve">Carneiro-Sampaio, M. IgG placental transfer in healthy and pathological pregnancies. </w:t>
      </w:r>
      <w:r w:rsidRPr="006C3D00">
        <w:rPr>
          <w:i/>
        </w:rPr>
        <w:t>Clinical &amp; Developmental Immunology.</w:t>
      </w:r>
      <w:r w:rsidRPr="006C3D00">
        <w:t xml:space="preserve"> </w:t>
      </w:r>
      <w:r w:rsidRPr="006C3D00">
        <w:rPr>
          <w:b/>
        </w:rPr>
        <w:t>2012</w:t>
      </w:r>
      <w:r w:rsidRPr="006C3D00">
        <w:t xml:space="preserve"> 985646</w:t>
      </w:r>
      <w:r w:rsidR="006C3D00">
        <w:t xml:space="preserve"> (</w:t>
      </w:r>
      <w:r w:rsidRPr="006C3D00">
        <w:t>2012).</w:t>
      </w:r>
    </w:p>
    <w:p w14:paraId="3178CB25" w14:textId="233C8535" w:rsidR="004B54F7" w:rsidRPr="006C3D00" w:rsidRDefault="004B54F7" w:rsidP="007D22A8">
      <w:pPr>
        <w:pStyle w:val="EndNoteBibliography"/>
        <w:contextualSpacing/>
      </w:pPr>
      <w:r w:rsidRPr="006C3D00">
        <w:t>9</w:t>
      </w:r>
      <w:r w:rsidRPr="006C3D00">
        <w:tab/>
        <w:t>Macchiaverni, P.</w:t>
      </w:r>
      <w:r w:rsidRPr="006C3D00">
        <w:rPr>
          <w:i/>
        </w:rPr>
        <w:t xml:space="preserve"> et al.</w:t>
      </w:r>
      <w:r w:rsidRPr="006C3D00">
        <w:t xml:space="preserve"> Mother to child transfer of IgG and IgA antibodies against Dermatophagoides pteronyssinus. </w:t>
      </w:r>
      <w:r w:rsidRPr="006C3D00">
        <w:rPr>
          <w:i/>
        </w:rPr>
        <w:t>Scandinavian Journal of</w:t>
      </w:r>
      <w:r w:rsidR="0046328A" w:rsidRPr="006C3D00">
        <w:rPr>
          <w:i/>
        </w:rPr>
        <w:t xml:space="preserve"> </w:t>
      </w:r>
      <w:r w:rsidRPr="006C3D00">
        <w:rPr>
          <w:i/>
        </w:rPr>
        <w:t>Immunology.</w:t>
      </w:r>
      <w:r w:rsidRPr="006C3D00">
        <w:t xml:space="preserve"> </w:t>
      </w:r>
      <w:r w:rsidRPr="006C3D00">
        <w:rPr>
          <w:b/>
        </w:rPr>
        <w:t>74</w:t>
      </w:r>
      <w:r w:rsidRPr="006C3D00">
        <w:t xml:space="preserve"> (6), 619-627</w:t>
      </w:r>
      <w:r w:rsidR="006C3D00">
        <w:t xml:space="preserve"> (</w:t>
      </w:r>
      <w:r w:rsidRPr="006C3D00">
        <w:t>2011).</w:t>
      </w:r>
    </w:p>
    <w:p w14:paraId="2125E95D" w14:textId="2B9B02DA" w:rsidR="004B54F7" w:rsidRPr="006C3D00" w:rsidRDefault="004B54F7" w:rsidP="007D22A8">
      <w:pPr>
        <w:pStyle w:val="EndNoteBibliography"/>
        <w:contextualSpacing/>
      </w:pPr>
      <w:r w:rsidRPr="006C3D00">
        <w:t>10</w:t>
      </w:r>
      <w:r w:rsidRPr="006C3D00">
        <w:tab/>
        <w:t>Pentsuk, N.</w:t>
      </w:r>
      <w:r w:rsidR="006C3D00">
        <w:t xml:space="preserve">, </w:t>
      </w:r>
      <w:r w:rsidRPr="006C3D00">
        <w:t xml:space="preserve">van der Laan, J. W. An interspecies comparison of placental antibody transfer: new insights into developmental toxicity testing of monoclonal antibodies. </w:t>
      </w:r>
      <w:r w:rsidRPr="006C3D00">
        <w:rPr>
          <w:i/>
        </w:rPr>
        <w:t>Birth Defects Research Part B Developmental and Reproductive Toxicology.</w:t>
      </w:r>
      <w:r w:rsidRPr="006C3D00">
        <w:t xml:space="preserve"> </w:t>
      </w:r>
      <w:r w:rsidRPr="006C3D00">
        <w:rPr>
          <w:b/>
        </w:rPr>
        <w:t>86</w:t>
      </w:r>
      <w:r w:rsidRPr="006C3D00">
        <w:t xml:space="preserve"> (4), 328-344</w:t>
      </w:r>
      <w:r w:rsidR="006C3D00">
        <w:t xml:space="preserve"> (</w:t>
      </w:r>
      <w:r w:rsidRPr="006C3D00">
        <w:t>2009).</w:t>
      </w:r>
    </w:p>
    <w:p w14:paraId="0D4C57B5" w14:textId="000A2D3C" w:rsidR="004B54F7" w:rsidRPr="006C3D00" w:rsidRDefault="004B54F7" w:rsidP="007D22A8">
      <w:pPr>
        <w:pStyle w:val="EndNoteBibliography"/>
        <w:contextualSpacing/>
      </w:pPr>
      <w:r w:rsidRPr="006C3D00">
        <w:t>11</w:t>
      </w:r>
      <w:r w:rsidRPr="006C3D00">
        <w:tab/>
        <w:t>Butler, J. E., Rainard, P., Lippolis, J., Salmon, H.</w:t>
      </w:r>
      <w:r w:rsidR="006C3D00">
        <w:t xml:space="preserve">, </w:t>
      </w:r>
      <w:r w:rsidRPr="006C3D00">
        <w:t xml:space="preserve">Kacskovics, I. in </w:t>
      </w:r>
      <w:r w:rsidRPr="006C3D00">
        <w:rPr>
          <w:i/>
        </w:rPr>
        <w:t>Mucosal Immunology</w:t>
      </w:r>
      <w:r w:rsidR="0046328A" w:rsidRPr="006C3D00">
        <w:t xml:space="preserve"> </w:t>
      </w:r>
      <w:r w:rsidRPr="006C3D00">
        <w:t>10.1016/B978-0-12-415847-4.00116-6</w:t>
      </w:r>
      <w:r w:rsidR="0046328A" w:rsidRPr="006C3D00">
        <w:t xml:space="preserve"> </w:t>
      </w:r>
      <w:r w:rsidRPr="006C3D00">
        <w:t>(eds J.</w:t>
      </w:r>
      <w:r w:rsidR="0046328A" w:rsidRPr="006C3D00">
        <w:t xml:space="preserve"> </w:t>
      </w:r>
      <w:r w:rsidRPr="006C3D00">
        <w:t>Mestecky</w:t>
      </w:r>
      <w:r w:rsidRPr="006C3D00">
        <w:rPr>
          <w:i/>
        </w:rPr>
        <w:t xml:space="preserve"> et al.</w:t>
      </w:r>
      <w:r w:rsidRPr="006C3D00">
        <w:t>) Ch. 116 2269-2306 (Academic Press, 2015).</w:t>
      </w:r>
    </w:p>
    <w:p w14:paraId="1B381A82" w14:textId="38771F4F" w:rsidR="004B54F7" w:rsidRPr="006C3D00" w:rsidRDefault="004B54F7" w:rsidP="007D22A8">
      <w:pPr>
        <w:pStyle w:val="EndNoteBibliography"/>
        <w:contextualSpacing/>
      </w:pPr>
      <w:r w:rsidRPr="006C3D00">
        <w:t>12</w:t>
      </w:r>
      <w:r w:rsidRPr="006C3D00">
        <w:tab/>
        <w:t>Casteleyn, C., Broos, A. M., Simoens, P.</w:t>
      </w:r>
      <w:r w:rsidR="006C3D00">
        <w:t xml:space="preserve">, </w:t>
      </w:r>
      <w:r w:rsidRPr="006C3D00">
        <w:t xml:space="preserve">Van den Broeck, W. NALT (nasal cavity-associated lymphoid tissue) in the rabbit. </w:t>
      </w:r>
      <w:r w:rsidRPr="006C3D00">
        <w:rPr>
          <w:i/>
        </w:rPr>
        <w:t>Veterinary Immunology Immunopathology.</w:t>
      </w:r>
      <w:r w:rsidRPr="006C3D00">
        <w:t xml:space="preserve"> </w:t>
      </w:r>
      <w:r w:rsidRPr="006C3D00">
        <w:rPr>
          <w:b/>
        </w:rPr>
        <w:t>133</w:t>
      </w:r>
      <w:r w:rsidRPr="006C3D00">
        <w:t xml:space="preserve"> (2-4), 212-218</w:t>
      </w:r>
      <w:r w:rsidR="006C3D00">
        <w:t xml:space="preserve"> (</w:t>
      </w:r>
      <w:r w:rsidRPr="006C3D00">
        <w:t>2010).</w:t>
      </w:r>
    </w:p>
    <w:p w14:paraId="34131F4B" w14:textId="2F91A31E" w:rsidR="004B54F7" w:rsidRPr="006C3D00" w:rsidRDefault="004B54F7" w:rsidP="007D22A8">
      <w:pPr>
        <w:pStyle w:val="EndNoteBibliography"/>
        <w:contextualSpacing/>
      </w:pPr>
      <w:r w:rsidRPr="006C3D00">
        <w:t>13</w:t>
      </w:r>
      <w:r w:rsidRPr="006C3D00">
        <w:tab/>
        <w:t>Peri, B. A.</w:t>
      </w:r>
      <w:r w:rsidRPr="006C3D00">
        <w:rPr>
          <w:i/>
        </w:rPr>
        <w:t xml:space="preserve"> et al.</w:t>
      </w:r>
      <w:r w:rsidRPr="006C3D00">
        <w:t xml:space="preserve"> Antibody content of rabbit milk and serum following inhalation or ingestion of respiratory syncytial virus and bovine serum albumin. </w:t>
      </w:r>
      <w:r w:rsidRPr="006C3D00">
        <w:rPr>
          <w:i/>
        </w:rPr>
        <w:t>Clinical and Experimental Immunology.</w:t>
      </w:r>
      <w:r w:rsidRPr="006C3D00">
        <w:t xml:space="preserve"> </w:t>
      </w:r>
      <w:r w:rsidRPr="006C3D00">
        <w:rPr>
          <w:b/>
        </w:rPr>
        <w:t>48</w:t>
      </w:r>
      <w:r w:rsidRPr="006C3D00">
        <w:t xml:space="preserve"> (1), 91-101</w:t>
      </w:r>
      <w:r w:rsidR="006C3D00">
        <w:t xml:space="preserve"> (</w:t>
      </w:r>
      <w:r w:rsidRPr="006C3D00">
        <w:t>1982).</w:t>
      </w:r>
    </w:p>
    <w:p w14:paraId="4B2F6A44" w14:textId="48991EAF" w:rsidR="004B54F7" w:rsidRPr="006C3D00" w:rsidRDefault="004B54F7" w:rsidP="007D22A8">
      <w:pPr>
        <w:pStyle w:val="EndNoteBibliography"/>
        <w:contextualSpacing/>
      </w:pPr>
      <w:r w:rsidRPr="006C3D00">
        <w:t>14</w:t>
      </w:r>
      <w:r w:rsidRPr="006C3D00">
        <w:tab/>
        <w:t>Fukuizumi, T., Inoue, H., Tsujisawa, T.</w:t>
      </w:r>
      <w:r w:rsidR="006C3D00">
        <w:t xml:space="preserve">, </w:t>
      </w:r>
      <w:r w:rsidRPr="006C3D00">
        <w:t xml:space="preserve">Uchiyama, C. Tonsillar application of killed Streptococcus mutans induces specific antibodies in rabbit saliva and blood plasma without inducing a cross-reacting antibody to human cardiac muscle. </w:t>
      </w:r>
      <w:r w:rsidRPr="006C3D00">
        <w:rPr>
          <w:i/>
        </w:rPr>
        <w:t>Infection and Immunity.</w:t>
      </w:r>
      <w:r w:rsidRPr="006C3D00">
        <w:t xml:space="preserve"> </w:t>
      </w:r>
      <w:r w:rsidRPr="006C3D00">
        <w:rPr>
          <w:b/>
        </w:rPr>
        <w:t>65</w:t>
      </w:r>
      <w:r w:rsidRPr="006C3D00">
        <w:t xml:space="preserve"> (11), 4558-4563</w:t>
      </w:r>
      <w:r w:rsidR="006C3D00">
        <w:t xml:space="preserve"> (</w:t>
      </w:r>
      <w:r w:rsidRPr="006C3D00">
        <w:t>1997).</w:t>
      </w:r>
    </w:p>
    <w:p w14:paraId="1F9877EC" w14:textId="5B08E89E" w:rsidR="004B54F7" w:rsidRPr="006C3D00" w:rsidRDefault="004B54F7" w:rsidP="007D22A8">
      <w:pPr>
        <w:pStyle w:val="EndNoteBibliography"/>
        <w:contextualSpacing/>
      </w:pPr>
      <w:r w:rsidRPr="006C3D00">
        <w:t>15</w:t>
      </w:r>
      <w:r w:rsidRPr="006C3D00">
        <w:tab/>
        <w:t>Saeed, M. I., Omar, A. R., Hussein, M. Z., Elkhidir, I. M.</w:t>
      </w:r>
      <w:r w:rsidR="006C3D00">
        <w:t xml:space="preserve">, </w:t>
      </w:r>
      <w:r w:rsidRPr="006C3D00">
        <w:t xml:space="preserve">Sekawi, Z. Development of enhanced antibody response toward dual delivery of nano-adjuvant adsorbed human Enterovirus-71 vaccine encapsulated carrier. </w:t>
      </w:r>
      <w:r w:rsidRPr="006C3D00">
        <w:rPr>
          <w:i/>
        </w:rPr>
        <w:t>Human Vaccines &amp; Immunotherapeutics.</w:t>
      </w:r>
      <w:r w:rsidRPr="006C3D00">
        <w:t xml:space="preserve"> </w:t>
      </w:r>
      <w:r w:rsidRPr="006C3D00">
        <w:rPr>
          <w:b/>
        </w:rPr>
        <w:t>11</w:t>
      </w:r>
      <w:r w:rsidRPr="006C3D00">
        <w:t xml:space="preserve"> (10), 2414-2424</w:t>
      </w:r>
      <w:r w:rsidR="006C3D00">
        <w:t xml:space="preserve"> (</w:t>
      </w:r>
      <w:r w:rsidRPr="006C3D00">
        <w:t>2015).</w:t>
      </w:r>
    </w:p>
    <w:p w14:paraId="47DD8B8E" w14:textId="6D47822A" w:rsidR="004B54F7" w:rsidRPr="006C3D00" w:rsidRDefault="004B54F7" w:rsidP="007D22A8">
      <w:pPr>
        <w:pStyle w:val="EndNoteBibliography"/>
        <w:contextualSpacing/>
      </w:pPr>
      <w:r w:rsidRPr="006C3D00">
        <w:t>16</w:t>
      </w:r>
      <w:r w:rsidRPr="006C3D00">
        <w:tab/>
        <w:t>Ma, Y.</w:t>
      </w:r>
      <w:r w:rsidRPr="006C3D00">
        <w:rPr>
          <w:i/>
        </w:rPr>
        <w:t xml:space="preserve"> et al.</w:t>
      </w:r>
      <w:r w:rsidRPr="006C3D00">
        <w:t xml:space="preserve"> Vaccine delivery to the oral cavity using coated microneedles induces systemic and mucosal immunity. </w:t>
      </w:r>
      <w:r w:rsidRPr="006C3D00">
        <w:rPr>
          <w:i/>
        </w:rPr>
        <w:t>Pharmaceutical Research.</w:t>
      </w:r>
      <w:r w:rsidRPr="006C3D00">
        <w:t xml:space="preserve"> </w:t>
      </w:r>
      <w:r w:rsidRPr="006C3D00">
        <w:rPr>
          <w:b/>
        </w:rPr>
        <w:t>31</w:t>
      </w:r>
      <w:r w:rsidRPr="006C3D00">
        <w:t xml:space="preserve"> (9), 2393-2403</w:t>
      </w:r>
      <w:r w:rsidR="006C3D00">
        <w:t xml:space="preserve"> (</w:t>
      </w:r>
      <w:r w:rsidRPr="006C3D00">
        <w:t>2014).</w:t>
      </w:r>
    </w:p>
    <w:p w14:paraId="3BD0AB37" w14:textId="5D416241" w:rsidR="004B54F7" w:rsidRPr="006C3D00" w:rsidRDefault="004B54F7" w:rsidP="007D22A8">
      <w:pPr>
        <w:pStyle w:val="EndNoteBibliography"/>
        <w:contextualSpacing/>
      </w:pPr>
      <w:r w:rsidRPr="006C3D00">
        <w:t>17</w:t>
      </w:r>
      <w:r w:rsidRPr="006C3D00">
        <w:tab/>
        <w:t>Jarvinen, L. Z., Hogenesch, H., Suckow, M. A.</w:t>
      </w:r>
      <w:r w:rsidR="006C3D00">
        <w:t xml:space="preserve">, </w:t>
      </w:r>
      <w:r w:rsidRPr="006C3D00">
        <w:t xml:space="preserve">Bowersock, T. L. Induction of protective immunity in rabbits by coadministration of inactivated Pasteurella multocida toxin and potassium thiocyanate extract. </w:t>
      </w:r>
      <w:r w:rsidRPr="006C3D00">
        <w:rPr>
          <w:i/>
        </w:rPr>
        <w:t>Infection and Immunity.</w:t>
      </w:r>
      <w:r w:rsidRPr="006C3D00">
        <w:t xml:space="preserve"> </w:t>
      </w:r>
      <w:r w:rsidRPr="006C3D00">
        <w:rPr>
          <w:b/>
        </w:rPr>
        <w:t>66</w:t>
      </w:r>
      <w:r w:rsidRPr="006C3D00">
        <w:t xml:space="preserve"> (8), 3788-3795</w:t>
      </w:r>
      <w:r w:rsidR="006C3D00">
        <w:t xml:space="preserve"> (</w:t>
      </w:r>
      <w:r w:rsidRPr="006C3D00">
        <w:t>1998).</w:t>
      </w:r>
    </w:p>
    <w:p w14:paraId="66AB8388" w14:textId="14D7B596" w:rsidR="004B54F7" w:rsidRPr="006C3D00" w:rsidRDefault="004B54F7" w:rsidP="007D22A8">
      <w:pPr>
        <w:pStyle w:val="EndNoteBibliography"/>
        <w:contextualSpacing/>
      </w:pPr>
      <w:r w:rsidRPr="006C3D00">
        <w:lastRenderedPageBreak/>
        <w:t>18</w:t>
      </w:r>
      <w:r w:rsidRPr="006C3D00">
        <w:tab/>
        <w:t>Suckow, M. A., Bowersock, T. L., Nielsen, K.</w:t>
      </w:r>
      <w:r w:rsidR="006C3D00">
        <w:t xml:space="preserve">, </w:t>
      </w:r>
      <w:r w:rsidRPr="006C3D00">
        <w:t xml:space="preserve">Grigdesby, C. F. Enhancement of respiratory immunity to Pasteurella multocida by cholera toxin in rabbits. </w:t>
      </w:r>
      <w:r w:rsidRPr="006C3D00">
        <w:rPr>
          <w:i/>
        </w:rPr>
        <w:t>Laboratory Animals.</w:t>
      </w:r>
      <w:r w:rsidRPr="006C3D00">
        <w:t xml:space="preserve"> </w:t>
      </w:r>
      <w:r w:rsidRPr="006C3D00">
        <w:rPr>
          <w:b/>
        </w:rPr>
        <w:t>30</w:t>
      </w:r>
      <w:r w:rsidRPr="006C3D00">
        <w:t xml:space="preserve"> (2), 120-126</w:t>
      </w:r>
      <w:r w:rsidR="006C3D00">
        <w:t xml:space="preserve"> (</w:t>
      </w:r>
      <w:r w:rsidRPr="006C3D00">
        <w:t>1996).</w:t>
      </w:r>
    </w:p>
    <w:p w14:paraId="0718FF36" w14:textId="4778A4E3" w:rsidR="004B54F7" w:rsidRPr="006C3D00" w:rsidRDefault="004B54F7" w:rsidP="007D22A8">
      <w:pPr>
        <w:pStyle w:val="EndNoteBibliography"/>
        <w:contextualSpacing/>
      </w:pPr>
      <w:r w:rsidRPr="006C3D00">
        <w:t>19</w:t>
      </w:r>
      <w:r w:rsidRPr="006C3D00">
        <w:tab/>
        <w:t>Jarvinen, L. Z., HogenEsch, H., Suckow, M. A.</w:t>
      </w:r>
      <w:r w:rsidR="006C3D00">
        <w:t xml:space="preserve">, </w:t>
      </w:r>
      <w:r w:rsidRPr="006C3D00">
        <w:t xml:space="preserve">Bowersock, T. L. Intranasal vaccination of New Zealand white rabbits against pasteurellosis, using alginate-encapsulated Pasteurella multocida toxin and potassium thiocyanate extract. </w:t>
      </w:r>
      <w:r w:rsidRPr="006C3D00">
        <w:rPr>
          <w:i/>
        </w:rPr>
        <w:t>Comparative Medicine.</w:t>
      </w:r>
      <w:r w:rsidRPr="006C3D00">
        <w:t xml:space="preserve"> </w:t>
      </w:r>
      <w:r w:rsidRPr="006C3D00">
        <w:rPr>
          <w:b/>
        </w:rPr>
        <w:t>50</w:t>
      </w:r>
      <w:r w:rsidRPr="006C3D00">
        <w:t xml:space="preserve"> (3), 263-269</w:t>
      </w:r>
      <w:r w:rsidR="006C3D00">
        <w:t xml:space="preserve"> (</w:t>
      </w:r>
      <w:r w:rsidRPr="006C3D00">
        <w:t>2000).</w:t>
      </w:r>
    </w:p>
    <w:p w14:paraId="2E1C53F8" w14:textId="45744D8B" w:rsidR="004B54F7" w:rsidRPr="006C3D00" w:rsidRDefault="004B54F7" w:rsidP="007D22A8">
      <w:pPr>
        <w:pStyle w:val="EndNoteBibliography"/>
        <w:contextualSpacing/>
      </w:pPr>
      <w:r w:rsidRPr="006C3D00">
        <w:t>20</w:t>
      </w:r>
      <w:r w:rsidRPr="006C3D00">
        <w:tab/>
        <w:t>Winchell, J. M., Routray, S., Betts, P. W., Van Kruiningen, H. J.</w:t>
      </w:r>
      <w:r w:rsidR="006C3D00">
        <w:t xml:space="preserve">, </w:t>
      </w:r>
      <w:r w:rsidRPr="006C3D00">
        <w:t xml:space="preserve">Silbart, L. K. Mucosal and systemic antibody responses to a C4/V3 construct following DNA vaccination of rabbits via the Peyer's patch. </w:t>
      </w:r>
      <w:r w:rsidRPr="006C3D00">
        <w:rPr>
          <w:i/>
        </w:rPr>
        <w:t>The Journal of Infectious Diseases.</w:t>
      </w:r>
      <w:r w:rsidRPr="006C3D00">
        <w:t xml:space="preserve"> </w:t>
      </w:r>
      <w:r w:rsidRPr="006C3D00">
        <w:rPr>
          <w:b/>
        </w:rPr>
        <w:t>178</w:t>
      </w:r>
      <w:r w:rsidRPr="006C3D00">
        <w:t xml:space="preserve"> (3), 850-853</w:t>
      </w:r>
      <w:r w:rsidR="006C3D00">
        <w:t xml:space="preserve"> (</w:t>
      </w:r>
      <w:r w:rsidRPr="006C3D00">
        <w:t>1998).</w:t>
      </w:r>
    </w:p>
    <w:p w14:paraId="5916AFBA" w14:textId="08E87CB2" w:rsidR="004B54F7" w:rsidRPr="006C3D00" w:rsidRDefault="004B54F7" w:rsidP="007D22A8">
      <w:pPr>
        <w:pStyle w:val="EndNoteBibliography"/>
        <w:contextualSpacing/>
      </w:pPr>
      <w:r w:rsidRPr="006C3D00">
        <w:t>21</w:t>
      </w:r>
      <w:r w:rsidRPr="006C3D00">
        <w:tab/>
        <w:t>Wegmann, F.</w:t>
      </w:r>
      <w:r w:rsidRPr="006C3D00">
        <w:rPr>
          <w:i/>
        </w:rPr>
        <w:t xml:space="preserve"> et al.</w:t>
      </w:r>
      <w:r w:rsidRPr="006C3D00">
        <w:t xml:space="preserve"> A novel strategy for inducing enhanced mucosal HIV-1 antibody responses in an anti-inflammatory environment. </w:t>
      </w:r>
      <w:r w:rsidRPr="006C3D00">
        <w:rPr>
          <w:i/>
        </w:rPr>
        <w:t>PLoS One.</w:t>
      </w:r>
      <w:r w:rsidRPr="006C3D00">
        <w:t xml:space="preserve"> </w:t>
      </w:r>
      <w:r w:rsidRPr="006C3D00">
        <w:rPr>
          <w:b/>
        </w:rPr>
        <w:t>6</w:t>
      </w:r>
      <w:r w:rsidRPr="006C3D00">
        <w:t xml:space="preserve"> (1), e15861</w:t>
      </w:r>
      <w:r w:rsidR="006C3D00">
        <w:t xml:space="preserve"> (</w:t>
      </w:r>
      <w:r w:rsidRPr="006C3D00">
        <w:t>2011).</w:t>
      </w:r>
    </w:p>
    <w:p w14:paraId="6ACA7210" w14:textId="3DE62788" w:rsidR="004B54F7" w:rsidRPr="006C3D00" w:rsidRDefault="004B54F7" w:rsidP="007D22A8">
      <w:pPr>
        <w:pStyle w:val="EndNoteBibliography"/>
        <w:contextualSpacing/>
      </w:pPr>
      <w:r w:rsidRPr="006C3D00">
        <w:t>22</w:t>
      </w:r>
      <w:r w:rsidRPr="006C3D00">
        <w:tab/>
        <w:t>Winchell, J. M., Van Kruiningen, H. J.</w:t>
      </w:r>
      <w:r w:rsidR="006C3D00">
        <w:t xml:space="preserve">, </w:t>
      </w:r>
      <w:r w:rsidRPr="006C3D00">
        <w:t xml:space="preserve">Silbart, L. K. Mucosal immune response to an HIV C4/V3 peptide following nasal or intestinal immunization of rabbits. </w:t>
      </w:r>
      <w:r w:rsidRPr="006C3D00">
        <w:rPr>
          <w:i/>
        </w:rPr>
        <w:t>AIDS Research and Human Retroviruses.</w:t>
      </w:r>
      <w:r w:rsidRPr="006C3D00">
        <w:t xml:space="preserve"> </w:t>
      </w:r>
      <w:r w:rsidRPr="006C3D00">
        <w:rPr>
          <w:b/>
        </w:rPr>
        <w:t>13</w:t>
      </w:r>
      <w:r w:rsidRPr="006C3D00">
        <w:t xml:space="preserve"> (10), 881-889</w:t>
      </w:r>
      <w:r w:rsidR="006C3D00">
        <w:t xml:space="preserve"> (</w:t>
      </w:r>
      <w:r w:rsidRPr="006C3D00">
        <w:t>1997).</w:t>
      </w:r>
    </w:p>
    <w:p w14:paraId="13437985" w14:textId="2382D3E6" w:rsidR="004B54F7" w:rsidRPr="006C3D00" w:rsidRDefault="004B54F7" w:rsidP="007D22A8">
      <w:pPr>
        <w:pStyle w:val="EndNoteBibliography"/>
        <w:contextualSpacing/>
      </w:pPr>
      <w:r w:rsidRPr="006C3D00">
        <w:t>23</w:t>
      </w:r>
      <w:r w:rsidRPr="006C3D00">
        <w:tab/>
        <w:t>Knudsen, C.</w:t>
      </w:r>
      <w:r w:rsidRPr="006C3D00">
        <w:rPr>
          <w:i/>
        </w:rPr>
        <w:t xml:space="preserve"> et al.</w:t>
      </w:r>
      <w:r w:rsidRPr="006C3D00">
        <w:t xml:space="preserve"> Quantitative feed restriction rather than caloric restriction modulates the immune response of growing rabbits. </w:t>
      </w:r>
      <w:r w:rsidRPr="006C3D00">
        <w:rPr>
          <w:i/>
        </w:rPr>
        <w:t>The Journal of Nutrition.</w:t>
      </w:r>
      <w:r w:rsidRPr="006C3D00">
        <w:t xml:space="preserve"> </w:t>
      </w:r>
      <w:r w:rsidRPr="006C3D00">
        <w:rPr>
          <w:b/>
        </w:rPr>
        <w:t>145</w:t>
      </w:r>
      <w:r w:rsidRPr="006C3D00">
        <w:t xml:space="preserve"> (3), 483-489</w:t>
      </w:r>
      <w:r w:rsidR="006C3D00">
        <w:t xml:space="preserve"> (</w:t>
      </w:r>
      <w:r w:rsidRPr="006C3D00">
        <w:t>2015).</w:t>
      </w:r>
    </w:p>
    <w:p w14:paraId="6A367423" w14:textId="6538B337" w:rsidR="004B54F7" w:rsidRPr="006C3D00" w:rsidRDefault="004B54F7" w:rsidP="007D22A8">
      <w:pPr>
        <w:pStyle w:val="EndNoteBibliography"/>
        <w:contextualSpacing/>
      </w:pPr>
      <w:r w:rsidRPr="006C3D00">
        <w:t>24</w:t>
      </w:r>
      <w:r w:rsidRPr="006C3D00">
        <w:tab/>
        <w:t>Ciarlet, M.</w:t>
      </w:r>
      <w:r w:rsidRPr="006C3D00">
        <w:rPr>
          <w:i/>
        </w:rPr>
        <w:t xml:space="preserve"> et al.</w:t>
      </w:r>
      <w:r w:rsidRPr="006C3D00">
        <w:t xml:space="preserve"> Subunit rotavirus vaccine administered parenterally to rabbits induces active protective immunity. </w:t>
      </w:r>
      <w:r w:rsidRPr="006C3D00">
        <w:rPr>
          <w:i/>
        </w:rPr>
        <w:t>Journal of Virology.</w:t>
      </w:r>
      <w:r w:rsidRPr="006C3D00">
        <w:t xml:space="preserve"> </w:t>
      </w:r>
      <w:r w:rsidRPr="006C3D00">
        <w:rPr>
          <w:b/>
        </w:rPr>
        <w:t>72</w:t>
      </w:r>
      <w:r w:rsidRPr="006C3D00">
        <w:t xml:space="preserve"> (11), 9233-9246</w:t>
      </w:r>
      <w:r w:rsidR="006C3D00">
        <w:t xml:space="preserve"> (</w:t>
      </w:r>
      <w:r w:rsidRPr="006C3D00">
        <w:t>1998).</w:t>
      </w:r>
    </w:p>
    <w:p w14:paraId="7532FFB5" w14:textId="4BD925BB" w:rsidR="004B54F7" w:rsidRPr="006C3D00" w:rsidRDefault="004B54F7" w:rsidP="007D22A8">
      <w:pPr>
        <w:pStyle w:val="EndNoteBibliography"/>
        <w:contextualSpacing/>
      </w:pPr>
      <w:r w:rsidRPr="006C3D00">
        <w:t>25</w:t>
      </w:r>
      <w:r w:rsidRPr="006C3D00">
        <w:tab/>
        <w:t>Denchev, V., Mitov, I., Marinova, S.</w:t>
      </w:r>
      <w:r w:rsidR="006C3D00">
        <w:t xml:space="preserve">, </w:t>
      </w:r>
      <w:r w:rsidRPr="006C3D00">
        <w:t xml:space="preserve">Linde, K. Local and systemic immune response in rabbits after intraintestinal immunization with a double-marker attenuated strain of Salmonella typhimurium. </w:t>
      </w:r>
      <w:r w:rsidRPr="006C3D00">
        <w:rPr>
          <w:i/>
        </w:rPr>
        <w:t>Journal of Hygiene, Epidemiology, Microbiology, and Immunology.</w:t>
      </w:r>
      <w:r w:rsidRPr="006C3D00">
        <w:t xml:space="preserve"> </w:t>
      </w:r>
      <w:r w:rsidRPr="006C3D00">
        <w:rPr>
          <w:b/>
        </w:rPr>
        <w:t>32</w:t>
      </w:r>
      <w:r w:rsidRPr="006C3D00">
        <w:t xml:space="preserve"> (4), 457-465</w:t>
      </w:r>
      <w:r w:rsidR="006C3D00">
        <w:t xml:space="preserve"> (</w:t>
      </w:r>
      <w:r w:rsidRPr="006C3D00">
        <w:t>1988).</w:t>
      </w:r>
    </w:p>
    <w:p w14:paraId="30FF79B4" w14:textId="27ED8CBF" w:rsidR="004B54F7" w:rsidRPr="006C3D00" w:rsidRDefault="004B54F7" w:rsidP="007D22A8">
      <w:pPr>
        <w:pStyle w:val="EndNoteBibliography"/>
        <w:contextualSpacing/>
      </w:pPr>
      <w:r w:rsidRPr="006C3D00">
        <w:t>26</w:t>
      </w:r>
      <w:r w:rsidRPr="006C3D00">
        <w:tab/>
        <w:t xml:space="preserve">Watson, D. L. Immunological functions of the mammary gland and its secretion--comparative review. </w:t>
      </w:r>
      <w:r w:rsidRPr="006C3D00">
        <w:rPr>
          <w:i/>
        </w:rPr>
        <w:t>Australian Journal of Biological Sciences.</w:t>
      </w:r>
      <w:r w:rsidRPr="006C3D00">
        <w:t xml:space="preserve"> </w:t>
      </w:r>
      <w:r w:rsidRPr="006C3D00">
        <w:rPr>
          <w:b/>
        </w:rPr>
        <w:t>33</w:t>
      </w:r>
      <w:r w:rsidRPr="006C3D00">
        <w:t xml:space="preserve"> (4), 403-422</w:t>
      </w:r>
      <w:r w:rsidR="006C3D00">
        <w:t xml:space="preserve"> (</w:t>
      </w:r>
      <w:r w:rsidRPr="006C3D00">
        <w:t>1980).</w:t>
      </w:r>
    </w:p>
    <w:p w14:paraId="3CAADE0A" w14:textId="1BCD88BF" w:rsidR="004B54F7" w:rsidRPr="006C3D00" w:rsidRDefault="004B54F7" w:rsidP="007D22A8">
      <w:pPr>
        <w:pStyle w:val="EndNoteBibliography"/>
        <w:contextualSpacing/>
      </w:pPr>
      <w:r w:rsidRPr="006C3D00">
        <w:t>27</w:t>
      </w:r>
      <w:r w:rsidRPr="006C3D00">
        <w:tab/>
        <w:t>Lascelles, A. K.</w:t>
      </w:r>
      <w:r w:rsidR="006C3D00">
        <w:t xml:space="preserve">, </w:t>
      </w:r>
      <w:r w:rsidRPr="006C3D00">
        <w:t xml:space="preserve">McDowell, G. H. Localized humoral immunity with particular reference to ruminants. </w:t>
      </w:r>
      <w:r w:rsidRPr="006C3D00">
        <w:rPr>
          <w:i/>
        </w:rPr>
        <w:t>Transplantation Reviews.</w:t>
      </w:r>
      <w:r w:rsidRPr="006C3D00">
        <w:t xml:space="preserve"> </w:t>
      </w:r>
      <w:r w:rsidRPr="006C3D00">
        <w:rPr>
          <w:b/>
        </w:rPr>
        <w:t>19</w:t>
      </w:r>
      <w:r w:rsidRPr="006C3D00">
        <w:t xml:space="preserve"> 170-208</w:t>
      </w:r>
      <w:r w:rsidR="006C3D00">
        <w:t xml:space="preserve"> (</w:t>
      </w:r>
      <w:r w:rsidRPr="006C3D00">
        <w:t>1974).</w:t>
      </w:r>
    </w:p>
    <w:p w14:paraId="7F3F62F7" w14:textId="00C4C517" w:rsidR="004B54F7" w:rsidRPr="006C3D00" w:rsidRDefault="004B54F7" w:rsidP="007D22A8">
      <w:pPr>
        <w:pStyle w:val="EndNoteBibliography"/>
        <w:contextualSpacing/>
      </w:pPr>
      <w:r w:rsidRPr="006C3D00">
        <w:t>28</w:t>
      </w:r>
      <w:r w:rsidRPr="006C3D00">
        <w:tab/>
        <w:t>Jones, D. I.</w:t>
      </w:r>
      <w:r w:rsidRPr="006C3D00">
        <w:rPr>
          <w:i/>
        </w:rPr>
        <w:t xml:space="preserve"> et al.</w:t>
      </w:r>
      <w:r w:rsidRPr="006C3D00">
        <w:t xml:space="preserve"> Optimized Mucosal Modified Vaccinia Virus Ankara Prime/Soluble gp120 Boost HIV Vaccination Regimen Induces Antibody Responses Similar to Those of an Intramuscular Regimen. </w:t>
      </w:r>
      <w:r w:rsidRPr="006C3D00">
        <w:rPr>
          <w:i/>
        </w:rPr>
        <w:t>Journal of Virology.</w:t>
      </w:r>
      <w:r w:rsidRPr="006C3D00">
        <w:t xml:space="preserve"> </w:t>
      </w:r>
      <w:r w:rsidRPr="006C3D00">
        <w:rPr>
          <w:b/>
        </w:rPr>
        <w:t>93</w:t>
      </w:r>
      <w:r w:rsidRPr="006C3D00">
        <w:t xml:space="preserve"> (14)</w:t>
      </w:r>
      <w:r w:rsidR="006C3D00">
        <w:t xml:space="preserve"> (</w:t>
      </w:r>
      <w:r w:rsidRPr="006C3D00">
        <w:t>2019).</w:t>
      </w:r>
    </w:p>
    <w:p w14:paraId="4AFB1F3D" w14:textId="0FF68BAA" w:rsidR="004B54F7" w:rsidRPr="006C3D00" w:rsidRDefault="004B54F7" w:rsidP="007D22A8">
      <w:pPr>
        <w:pStyle w:val="EndNoteBibliography"/>
        <w:contextualSpacing/>
      </w:pPr>
      <w:r w:rsidRPr="006C3D00">
        <w:t>29</w:t>
      </w:r>
      <w:r w:rsidRPr="006C3D00">
        <w:tab/>
        <w:t>Michigan State University.</w:t>
      </w:r>
      <w:r w:rsidRPr="006C3D00">
        <w:rPr>
          <w:i/>
        </w:rPr>
        <w:t xml:space="preserve"> Rabbit Tracks: Breeding Techniques and Management</w:t>
      </w:r>
      <w:r w:rsidRPr="006C3D00">
        <w:t>, &lt;</w:t>
      </w:r>
      <w:hyperlink r:id="rId9" w:history="1">
        <w:r w:rsidRPr="006C3D00">
          <w:rPr>
            <w:rStyle w:val="Hyperlink"/>
          </w:rPr>
          <w:t>https://www.canr.msu.edu/resources/rabbit_tracks_breeding_techniques_and_management</w:t>
        </w:r>
      </w:hyperlink>
      <w:r w:rsidRPr="006C3D00">
        <w:t>&gt; (2020).</w:t>
      </w:r>
    </w:p>
    <w:p w14:paraId="240DBB12" w14:textId="4A7B11FD" w:rsidR="004B54F7" w:rsidRPr="006C3D00" w:rsidRDefault="004B54F7" w:rsidP="007D22A8">
      <w:pPr>
        <w:pStyle w:val="EndNoteBibliography"/>
        <w:contextualSpacing/>
      </w:pPr>
      <w:r w:rsidRPr="006C3D00">
        <w:t>30</w:t>
      </w:r>
      <w:r w:rsidRPr="006C3D00">
        <w:tab/>
        <w:t xml:space="preserve">Patton, N. M. in </w:t>
      </w:r>
      <w:r w:rsidRPr="006C3D00">
        <w:rPr>
          <w:i/>
        </w:rPr>
        <w:t>The Biology of the Laboratory Rabbit</w:t>
      </w:r>
      <w:r w:rsidR="0046328A" w:rsidRPr="006C3D00">
        <w:t xml:space="preserve"> </w:t>
      </w:r>
      <w:r w:rsidRPr="006C3D00">
        <w:t>(eds P.J. Manning, D.H. Ringler,</w:t>
      </w:r>
      <w:r w:rsidR="006C3D00">
        <w:t xml:space="preserve">, </w:t>
      </w:r>
      <w:r w:rsidRPr="006C3D00">
        <w:t>C.E. Newcomer) Ch. 2, 27-45 (Academic Press, 1994).</w:t>
      </w:r>
    </w:p>
    <w:p w14:paraId="31CB132B" w14:textId="2364457E" w:rsidR="004B54F7" w:rsidRPr="006C3D00" w:rsidRDefault="004B54F7" w:rsidP="007D22A8">
      <w:pPr>
        <w:pStyle w:val="EndNoteBibliography"/>
        <w:contextualSpacing/>
      </w:pPr>
      <w:r w:rsidRPr="006C3D00">
        <w:t>31</w:t>
      </w:r>
      <w:r w:rsidRPr="006C3D00">
        <w:tab/>
        <w:t>Nowland, M. H., Brammer, D. W., Garcia, A.</w:t>
      </w:r>
      <w:r w:rsidR="006C3D00">
        <w:t xml:space="preserve">, </w:t>
      </w:r>
      <w:r w:rsidRPr="006C3D00">
        <w:t xml:space="preserve">Rush, H. G. in </w:t>
      </w:r>
      <w:r w:rsidRPr="006C3D00">
        <w:rPr>
          <w:i/>
        </w:rPr>
        <w:t>Laboratory Animal Medicine</w:t>
      </w:r>
      <w:r w:rsidR="0046328A" w:rsidRPr="006C3D00">
        <w:t xml:space="preserve"> </w:t>
      </w:r>
      <w:hyperlink r:id="rId10" w:history="1">
        <w:r w:rsidRPr="006C3D00">
          <w:rPr>
            <w:rStyle w:val="Hyperlink"/>
          </w:rPr>
          <w:t>https://doi.org/10.1016/B978-0-12-409527-4.00010-9</w:t>
        </w:r>
      </w:hyperlink>
      <w:r w:rsidR="0046328A" w:rsidRPr="006C3D00">
        <w:t xml:space="preserve"> </w:t>
      </w:r>
      <w:r w:rsidRPr="006C3D00">
        <w:t>eds J.G. Fox</w:t>
      </w:r>
      <w:r w:rsidRPr="006C3D00">
        <w:rPr>
          <w:i/>
        </w:rPr>
        <w:t xml:space="preserve"> et al.</w:t>
      </w:r>
      <w:r w:rsidRPr="006C3D00">
        <w:t>) Ch. 10, 411-461 (Academic Press, 2015).</w:t>
      </w:r>
    </w:p>
    <w:p w14:paraId="1BBEB12F" w14:textId="7AD81101" w:rsidR="004B54F7" w:rsidRPr="006C3D00" w:rsidRDefault="004B54F7" w:rsidP="007D22A8">
      <w:pPr>
        <w:pStyle w:val="EndNoteBibliography"/>
        <w:contextualSpacing/>
      </w:pPr>
      <w:r w:rsidRPr="006C3D00">
        <w:t>32</w:t>
      </w:r>
      <w:r w:rsidRPr="006C3D00">
        <w:tab/>
        <w:t>Attia, Y. A., Al-Hanoun, A., El-Din, A. E., Bovera, F.</w:t>
      </w:r>
      <w:r w:rsidR="006C3D00">
        <w:t xml:space="preserve">, </w:t>
      </w:r>
      <w:r w:rsidRPr="006C3D00">
        <w:t xml:space="preserve">Shewika, Y. E. Effect of bee pollen levels on productive, reproductive and blood traits of NZW rabbits. </w:t>
      </w:r>
      <w:r w:rsidRPr="006C3D00">
        <w:rPr>
          <w:i/>
        </w:rPr>
        <w:t>Journal of Animal Physiology and Animal Nutrition.</w:t>
      </w:r>
      <w:r w:rsidRPr="006C3D00">
        <w:t xml:space="preserve"> </w:t>
      </w:r>
      <w:r w:rsidRPr="006C3D00">
        <w:rPr>
          <w:b/>
        </w:rPr>
        <w:t>95</w:t>
      </w:r>
      <w:r w:rsidRPr="006C3D00">
        <w:t xml:space="preserve"> (3), 294-303</w:t>
      </w:r>
      <w:r w:rsidR="006C3D00">
        <w:t xml:space="preserve"> (</w:t>
      </w:r>
      <w:r w:rsidRPr="006C3D00">
        <w:t>2011).</w:t>
      </w:r>
    </w:p>
    <w:p w14:paraId="54EAC10B" w14:textId="491113BC" w:rsidR="004B54F7" w:rsidRPr="006C3D00" w:rsidRDefault="004B54F7" w:rsidP="007D22A8">
      <w:pPr>
        <w:pStyle w:val="EndNoteBibliography"/>
        <w:contextualSpacing/>
      </w:pPr>
      <w:r w:rsidRPr="006C3D00">
        <w:t>33</w:t>
      </w:r>
      <w:r w:rsidRPr="006C3D00">
        <w:tab/>
        <w:t>Feussner, E. L., Lightkep, G. E., Hennesy, R. A., Hoberman, A. M.</w:t>
      </w:r>
      <w:r w:rsidR="006C3D00">
        <w:t xml:space="preserve">, </w:t>
      </w:r>
      <w:r w:rsidRPr="006C3D00">
        <w:t xml:space="preserve">Christian, M. S. A decade of rabbit fertility data: study of historical control animals. </w:t>
      </w:r>
      <w:r w:rsidRPr="006C3D00">
        <w:rPr>
          <w:i/>
        </w:rPr>
        <w:t>Teratology.</w:t>
      </w:r>
      <w:r w:rsidRPr="006C3D00">
        <w:t xml:space="preserve"> </w:t>
      </w:r>
      <w:r w:rsidRPr="006C3D00">
        <w:rPr>
          <w:b/>
        </w:rPr>
        <w:t>46</w:t>
      </w:r>
      <w:r w:rsidRPr="006C3D00">
        <w:t xml:space="preserve"> (4), 349-365</w:t>
      </w:r>
      <w:r w:rsidR="006C3D00">
        <w:t xml:space="preserve"> (</w:t>
      </w:r>
      <w:r w:rsidRPr="006C3D00">
        <w:t>1992).</w:t>
      </w:r>
    </w:p>
    <w:p w14:paraId="69EC19F5" w14:textId="5C77A5BE" w:rsidR="004B54F7" w:rsidRPr="006C3D00" w:rsidRDefault="004B54F7" w:rsidP="007D22A8">
      <w:pPr>
        <w:pStyle w:val="EndNoteBibliography"/>
        <w:contextualSpacing/>
      </w:pPr>
      <w:r w:rsidRPr="006C3D00">
        <w:t>34</w:t>
      </w:r>
      <w:r w:rsidRPr="006C3D00">
        <w:tab/>
        <w:t>Manal, A. F., Tony, M. A.</w:t>
      </w:r>
      <w:r w:rsidR="006C3D00">
        <w:t xml:space="preserve">, </w:t>
      </w:r>
      <w:r w:rsidRPr="006C3D00">
        <w:t xml:space="preserve">Ezzo, O. H. Feed restriction of pregnant nulliparous rabbit does: </w:t>
      </w:r>
      <w:r w:rsidRPr="006C3D00">
        <w:lastRenderedPageBreak/>
        <w:t xml:space="preserve">consequences on reproductive performance and maternal behaviour. </w:t>
      </w:r>
      <w:r w:rsidRPr="006C3D00">
        <w:rPr>
          <w:i/>
        </w:rPr>
        <w:t>Animal Reproduction Science.</w:t>
      </w:r>
      <w:r w:rsidRPr="006C3D00">
        <w:t xml:space="preserve"> </w:t>
      </w:r>
      <w:r w:rsidRPr="006C3D00">
        <w:rPr>
          <w:b/>
        </w:rPr>
        <w:t>120</w:t>
      </w:r>
      <w:r w:rsidRPr="006C3D00">
        <w:t xml:space="preserve"> (1-4), 179-186</w:t>
      </w:r>
      <w:r w:rsidR="006C3D00">
        <w:t xml:space="preserve"> (</w:t>
      </w:r>
      <w:r w:rsidRPr="006C3D00">
        <w:t>2010).</w:t>
      </w:r>
    </w:p>
    <w:p w14:paraId="2AAAFDBE" w14:textId="12901D4D" w:rsidR="004B54F7" w:rsidRPr="006C3D00" w:rsidRDefault="004B54F7" w:rsidP="007D22A8">
      <w:pPr>
        <w:pStyle w:val="EndNoteBibliography"/>
        <w:contextualSpacing/>
      </w:pPr>
      <w:r w:rsidRPr="006C3D00">
        <w:t>35</w:t>
      </w:r>
      <w:r w:rsidRPr="006C3D00">
        <w:tab/>
        <w:t>Marai, I. F., Ayyat, M. S.</w:t>
      </w:r>
      <w:r w:rsidR="006C3D00">
        <w:t xml:space="preserve">, </w:t>
      </w:r>
      <w:r w:rsidRPr="006C3D00">
        <w:t xml:space="preserve">Abd el-Monem, U. M. Growth performance and reproductive traits at first parity of New Zealand white female rabbits as affected by heat stress and its alleviation under Egyptian conditions. </w:t>
      </w:r>
      <w:r w:rsidRPr="006C3D00">
        <w:rPr>
          <w:i/>
        </w:rPr>
        <w:t>Tropical Animal Health and Production.</w:t>
      </w:r>
      <w:r w:rsidRPr="006C3D00">
        <w:t xml:space="preserve"> </w:t>
      </w:r>
      <w:r w:rsidRPr="006C3D00">
        <w:rPr>
          <w:b/>
        </w:rPr>
        <w:t>33</w:t>
      </w:r>
      <w:r w:rsidRPr="006C3D00">
        <w:t xml:space="preserve"> (6), 451-462</w:t>
      </w:r>
      <w:r w:rsidR="006C3D00">
        <w:t xml:space="preserve"> (</w:t>
      </w:r>
      <w:r w:rsidRPr="006C3D00">
        <w:t>2001).</w:t>
      </w:r>
    </w:p>
    <w:p w14:paraId="2007A89B" w14:textId="6C54EC23" w:rsidR="004B54F7" w:rsidRPr="006C3D00" w:rsidRDefault="004B54F7" w:rsidP="007D22A8">
      <w:pPr>
        <w:pStyle w:val="EndNoteBibliography"/>
        <w:contextualSpacing/>
      </w:pPr>
      <w:r w:rsidRPr="006C3D00">
        <w:t>36</w:t>
      </w:r>
      <w:r w:rsidRPr="006C3D00">
        <w:tab/>
        <w:t>Rodríguez, M.</w:t>
      </w:r>
      <w:r w:rsidRPr="006C3D00">
        <w:rPr>
          <w:i/>
        </w:rPr>
        <w:t xml:space="preserve"> et al.</w:t>
      </w:r>
      <w:r w:rsidRPr="006C3D00">
        <w:t xml:space="preserve"> A diet supplemented with n-3 polyunsaturated fatty acids influences the metabomscic and endocrine response of rabbit does and their offspring. </w:t>
      </w:r>
      <w:r w:rsidRPr="006C3D00">
        <w:rPr>
          <w:i/>
        </w:rPr>
        <w:t>Journal of Animal Science.</w:t>
      </w:r>
      <w:r w:rsidRPr="006C3D00">
        <w:t xml:space="preserve"> </w:t>
      </w:r>
      <w:r w:rsidRPr="006C3D00">
        <w:rPr>
          <w:b/>
        </w:rPr>
        <w:t>95</w:t>
      </w:r>
      <w:r w:rsidRPr="006C3D00">
        <w:t xml:space="preserve"> (6), 2690-2700</w:t>
      </w:r>
      <w:r w:rsidR="006C3D00">
        <w:t xml:space="preserve"> (</w:t>
      </w:r>
      <w:r w:rsidRPr="006C3D00">
        <w:t>2017).</w:t>
      </w:r>
    </w:p>
    <w:p w14:paraId="55C9419D" w14:textId="171419AA" w:rsidR="004B54F7" w:rsidRPr="006C3D00" w:rsidRDefault="004B54F7" w:rsidP="007D22A8">
      <w:pPr>
        <w:pStyle w:val="EndNoteBibliography"/>
        <w:contextualSpacing/>
      </w:pPr>
      <w:r w:rsidRPr="006C3D00">
        <w:t>37</w:t>
      </w:r>
      <w:r w:rsidRPr="006C3D00">
        <w:tab/>
        <w:t>Salem, A. A., El-Shahawy, N. A., Shabaan, H. M.</w:t>
      </w:r>
      <w:r w:rsidR="006C3D00">
        <w:t xml:space="preserve">, </w:t>
      </w:r>
      <w:r w:rsidRPr="006C3D00">
        <w:t xml:space="preserve">Kobeisy, M. Effect of punicalagin and human chorionic gonadotropin on body weight and reproductive traits in maiden rabbit does. </w:t>
      </w:r>
      <w:r w:rsidRPr="006C3D00">
        <w:rPr>
          <w:i/>
        </w:rPr>
        <w:t>Veterinary and Animal Science.</w:t>
      </w:r>
      <w:r w:rsidRPr="006C3D00">
        <w:t xml:space="preserve"> </w:t>
      </w:r>
      <w:r w:rsidRPr="006C3D00">
        <w:rPr>
          <w:b/>
        </w:rPr>
        <w:t>10</w:t>
      </w:r>
      <w:r w:rsidRPr="006C3D00">
        <w:t xml:space="preserve"> 100140</w:t>
      </w:r>
      <w:r w:rsidR="006C3D00">
        <w:t xml:space="preserve"> (</w:t>
      </w:r>
      <w:r w:rsidRPr="006C3D00">
        <w:t>2020).</w:t>
      </w:r>
    </w:p>
    <w:p w14:paraId="2243CD53" w14:textId="53E71D16" w:rsidR="004B54F7" w:rsidRPr="006C3D00" w:rsidRDefault="004B54F7" w:rsidP="007D22A8">
      <w:pPr>
        <w:pStyle w:val="EndNoteBibliography"/>
        <w:contextualSpacing/>
      </w:pPr>
      <w:r w:rsidRPr="006C3D00">
        <w:t>38</w:t>
      </w:r>
      <w:r w:rsidRPr="006C3D00">
        <w:tab/>
        <w:t>Sirotkin, A. V., Parkanyi, V.</w:t>
      </w:r>
      <w:r w:rsidR="006C3D00">
        <w:t xml:space="preserve">, </w:t>
      </w:r>
      <w:r w:rsidRPr="006C3D00">
        <w:t xml:space="preserve">Pivko, J. High temperature impairs rabbit viability, feed consumption, growth and fecundity: examination of endocrine mechanisms. </w:t>
      </w:r>
      <w:r w:rsidRPr="006C3D00">
        <w:rPr>
          <w:i/>
        </w:rPr>
        <w:t>Domestic Animal Endocrinology.</w:t>
      </w:r>
      <w:r w:rsidRPr="006C3D00">
        <w:t xml:space="preserve"> </w:t>
      </w:r>
      <w:r w:rsidRPr="006C3D00">
        <w:rPr>
          <w:b/>
        </w:rPr>
        <w:t>74</w:t>
      </w:r>
      <w:r w:rsidRPr="006C3D00">
        <w:t xml:space="preserve"> 106478</w:t>
      </w:r>
      <w:r w:rsidR="006C3D00">
        <w:t xml:space="preserve"> (</w:t>
      </w:r>
      <w:r w:rsidRPr="006C3D00">
        <w:t>2020).</w:t>
      </w:r>
    </w:p>
    <w:p w14:paraId="18696E84" w14:textId="42037CCF" w:rsidR="004B54F7" w:rsidRPr="006C3D00" w:rsidRDefault="004B54F7" w:rsidP="007D22A8">
      <w:pPr>
        <w:pStyle w:val="EndNoteBibliography"/>
        <w:contextualSpacing/>
      </w:pPr>
      <w:r w:rsidRPr="006C3D00">
        <w:t>39</w:t>
      </w:r>
      <w:r w:rsidRPr="006C3D00">
        <w:tab/>
        <w:t>Sun, L.</w:t>
      </w:r>
      <w:r w:rsidRPr="006C3D00">
        <w:rPr>
          <w:i/>
        </w:rPr>
        <w:t xml:space="preserve"> et al.</w:t>
      </w:r>
      <w:r w:rsidRPr="006C3D00">
        <w:t xml:space="preserve"> Effect of light intensity on ovarian gene expression, reproductive performance and body weight of rabbit does. </w:t>
      </w:r>
      <w:r w:rsidRPr="006C3D00">
        <w:rPr>
          <w:i/>
        </w:rPr>
        <w:t>Animal Reproduction Science.</w:t>
      </w:r>
      <w:r w:rsidRPr="006C3D00">
        <w:t xml:space="preserve"> </w:t>
      </w:r>
      <w:r w:rsidRPr="006C3D00">
        <w:rPr>
          <w:b/>
        </w:rPr>
        <w:t>183</w:t>
      </w:r>
      <w:r w:rsidRPr="006C3D00">
        <w:t xml:space="preserve"> 118-125</w:t>
      </w:r>
      <w:r w:rsidR="006C3D00">
        <w:t xml:space="preserve"> (</w:t>
      </w:r>
      <w:r w:rsidRPr="006C3D00">
        <w:t>2017).</w:t>
      </w:r>
    </w:p>
    <w:p w14:paraId="3526C0CA" w14:textId="6774FAE8" w:rsidR="004B54F7" w:rsidRPr="006C3D00" w:rsidRDefault="004B54F7" w:rsidP="007D22A8">
      <w:pPr>
        <w:pStyle w:val="EndNoteBibliography"/>
        <w:contextualSpacing/>
      </w:pPr>
      <w:r w:rsidRPr="006C3D00">
        <w:t>40</w:t>
      </w:r>
      <w:r w:rsidRPr="006C3D00">
        <w:tab/>
        <w:t>El-Gayar, M.</w:t>
      </w:r>
      <w:r w:rsidRPr="006C3D00">
        <w:rPr>
          <w:i/>
        </w:rPr>
        <w:t xml:space="preserve"> et al.</w:t>
      </w:r>
      <w:r w:rsidRPr="006C3D00">
        <w:t xml:space="preserve"> Pregnancy detectuib ub rabbits by ultrasonography as compared to manual palpation. </w:t>
      </w:r>
      <w:r w:rsidRPr="006C3D00">
        <w:rPr>
          <w:i/>
        </w:rPr>
        <w:t>Egyptian Journal of Animal Production.</w:t>
      </w:r>
      <w:r w:rsidRPr="006C3D00">
        <w:t xml:space="preserve"> </w:t>
      </w:r>
      <w:r w:rsidRPr="006C3D00">
        <w:rPr>
          <w:b/>
        </w:rPr>
        <w:t>51</w:t>
      </w:r>
      <w:r w:rsidRPr="006C3D00">
        <w:t xml:space="preserve"> (3), 196-199</w:t>
      </w:r>
      <w:r w:rsidR="006C3D00">
        <w:t xml:space="preserve"> (</w:t>
      </w:r>
      <w:r w:rsidRPr="006C3D00">
        <w:t>2014).</w:t>
      </w:r>
    </w:p>
    <w:p w14:paraId="6F83714E" w14:textId="4BB3266E" w:rsidR="004B54F7" w:rsidRPr="006C3D00" w:rsidRDefault="004B54F7" w:rsidP="007D22A8">
      <w:pPr>
        <w:pStyle w:val="EndNoteBibliography"/>
        <w:contextualSpacing/>
      </w:pPr>
      <w:r w:rsidRPr="006C3D00">
        <w:t>41</w:t>
      </w:r>
      <w:r w:rsidRPr="006C3D00">
        <w:tab/>
        <w:t>Nason, K. S., Binder, N. D., Labarta, J. I., Rosenfeld, R. G.</w:t>
      </w:r>
      <w:r w:rsidR="006C3D00">
        <w:t xml:space="preserve">, </w:t>
      </w:r>
      <w:r w:rsidRPr="006C3D00">
        <w:t xml:space="preserve">Gargosky, S. E. IGF-II and IGF-binding proteins increase dramatically during rabbit pregnancy. </w:t>
      </w:r>
      <w:r w:rsidRPr="006C3D00">
        <w:rPr>
          <w:i/>
        </w:rPr>
        <w:t>The Journal of Endocrinology.</w:t>
      </w:r>
      <w:r w:rsidRPr="006C3D00">
        <w:t xml:space="preserve"> </w:t>
      </w:r>
      <w:r w:rsidRPr="006C3D00">
        <w:rPr>
          <w:b/>
        </w:rPr>
        <w:t>148</w:t>
      </w:r>
      <w:r w:rsidRPr="006C3D00">
        <w:t xml:space="preserve"> (1), 121-130</w:t>
      </w:r>
      <w:r w:rsidR="006C3D00">
        <w:t xml:space="preserve"> (</w:t>
      </w:r>
      <w:r w:rsidRPr="006C3D00">
        <w:t>1996).</w:t>
      </w:r>
    </w:p>
    <w:p w14:paraId="541EB760" w14:textId="61E676EF" w:rsidR="004B54F7" w:rsidRPr="006C3D00" w:rsidRDefault="004B54F7" w:rsidP="007D22A8">
      <w:pPr>
        <w:pStyle w:val="EndNoteBibliography"/>
        <w:contextualSpacing/>
      </w:pPr>
      <w:r w:rsidRPr="006C3D00">
        <w:t>42</w:t>
      </w:r>
      <w:r w:rsidRPr="006C3D00">
        <w:tab/>
        <w:t>Haneda, R.</w:t>
      </w:r>
      <w:r w:rsidRPr="006C3D00">
        <w:rPr>
          <w:i/>
        </w:rPr>
        <w:t xml:space="preserve"> et al.</w:t>
      </w:r>
      <w:r w:rsidRPr="006C3D00">
        <w:t xml:space="preserve"> Changes in blood parameters in pregnant Japanese White rabbits. </w:t>
      </w:r>
      <w:r w:rsidRPr="006C3D00">
        <w:rPr>
          <w:i/>
        </w:rPr>
        <w:t>The Journal Toxicological Sciences.</w:t>
      </w:r>
      <w:r w:rsidRPr="006C3D00">
        <w:t xml:space="preserve"> </w:t>
      </w:r>
      <w:r w:rsidRPr="006C3D00">
        <w:rPr>
          <w:b/>
        </w:rPr>
        <w:t>35</w:t>
      </w:r>
      <w:r w:rsidRPr="006C3D00">
        <w:t xml:space="preserve"> (5), 773-778</w:t>
      </w:r>
      <w:r w:rsidR="006C3D00">
        <w:t xml:space="preserve"> (</w:t>
      </w:r>
      <w:r w:rsidRPr="006C3D00">
        <w:t>2010).</w:t>
      </w:r>
    </w:p>
    <w:p w14:paraId="42E2A57F" w14:textId="43292788" w:rsidR="004B54F7" w:rsidRPr="006C3D00" w:rsidRDefault="004B54F7" w:rsidP="007D22A8">
      <w:pPr>
        <w:pStyle w:val="EndNoteBibliography"/>
        <w:contextualSpacing/>
      </w:pPr>
      <w:r w:rsidRPr="006C3D00">
        <w:t>43</w:t>
      </w:r>
      <w:r w:rsidRPr="006C3D00">
        <w:tab/>
        <w:t>Mizoguchi, Y.</w:t>
      </w:r>
      <w:r w:rsidRPr="006C3D00">
        <w:rPr>
          <w:i/>
        </w:rPr>
        <w:t xml:space="preserve"> et al.</w:t>
      </w:r>
      <w:r w:rsidRPr="006C3D00">
        <w:t xml:space="preserve"> Changes in blood parameters in New Zealand White rabbits during pregnancy. </w:t>
      </w:r>
      <w:r w:rsidRPr="006C3D00">
        <w:rPr>
          <w:i/>
        </w:rPr>
        <w:t>Laboratory Animals.</w:t>
      </w:r>
      <w:r w:rsidRPr="006C3D00">
        <w:t xml:space="preserve"> </w:t>
      </w:r>
      <w:r w:rsidRPr="006C3D00">
        <w:rPr>
          <w:b/>
        </w:rPr>
        <w:t>44</w:t>
      </w:r>
      <w:r w:rsidRPr="006C3D00">
        <w:t xml:space="preserve"> (1), 33-39</w:t>
      </w:r>
      <w:r w:rsidR="006C3D00">
        <w:t xml:space="preserve"> (</w:t>
      </w:r>
      <w:r w:rsidRPr="006C3D00">
        <w:t>2010).</w:t>
      </w:r>
    </w:p>
    <w:p w14:paraId="11B1CC31" w14:textId="3853405B" w:rsidR="004B54F7" w:rsidRPr="006C3D00" w:rsidRDefault="004B54F7" w:rsidP="007D22A8">
      <w:pPr>
        <w:pStyle w:val="EndNoteBibliography"/>
        <w:contextualSpacing/>
      </w:pPr>
      <w:r w:rsidRPr="006C3D00">
        <w:t>44</w:t>
      </w:r>
      <w:r w:rsidRPr="006C3D00">
        <w:tab/>
        <w:t>Salem, A. A.</w:t>
      </w:r>
      <w:r w:rsidR="006C3D00">
        <w:t xml:space="preserve">, </w:t>
      </w:r>
      <w:r w:rsidRPr="006C3D00">
        <w:t xml:space="preserve">Gomaa, Y. A. Effect of combination vitamin E and single long-acting progesterone dose on enhancing pregnancy outcomes in the first two parities of young rabbit does. </w:t>
      </w:r>
      <w:r w:rsidRPr="006C3D00">
        <w:rPr>
          <w:i/>
        </w:rPr>
        <w:t>Animal Reproduction Science.</w:t>
      </w:r>
      <w:r w:rsidRPr="006C3D00">
        <w:t xml:space="preserve"> </w:t>
      </w:r>
      <w:r w:rsidRPr="006C3D00">
        <w:rPr>
          <w:b/>
        </w:rPr>
        <w:t>150</w:t>
      </w:r>
      <w:r w:rsidRPr="006C3D00">
        <w:t xml:space="preserve"> (1-2), 35-43</w:t>
      </w:r>
      <w:r w:rsidR="006C3D00">
        <w:t xml:space="preserve"> (</w:t>
      </w:r>
      <w:r w:rsidRPr="006C3D00">
        <w:t>2014).</w:t>
      </w:r>
    </w:p>
    <w:p w14:paraId="277064CE" w14:textId="23FB0C6B" w:rsidR="004B54F7" w:rsidRPr="006C3D00" w:rsidRDefault="004B54F7" w:rsidP="007D22A8">
      <w:pPr>
        <w:pStyle w:val="EndNoteBibliography"/>
        <w:contextualSpacing/>
      </w:pPr>
      <w:r w:rsidRPr="006C3D00">
        <w:t>45</w:t>
      </w:r>
      <w:r w:rsidRPr="006C3D00">
        <w:tab/>
        <w:t>Maertens, L., Lebas, F.</w:t>
      </w:r>
      <w:r w:rsidR="006C3D00">
        <w:t xml:space="preserve">, </w:t>
      </w:r>
      <w:r w:rsidRPr="006C3D00">
        <w:t xml:space="preserve">Szendro, Z. Rabbit milk: A review of quantity, quality and non-dietary affecting factors. </w:t>
      </w:r>
      <w:r w:rsidRPr="006C3D00">
        <w:rPr>
          <w:i/>
        </w:rPr>
        <w:t>World Rabbit Science.</w:t>
      </w:r>
      <w:r w:rsidRPr="006C3D00">
        <w:t xml:space="preserve"> </w:t>
      </w:r>
      <w:r w:rsidRPr="006C3D00">
        <w:rPr>
          <w:b/>
        </w:rPr>
        <w:t>14</w:t>
      </w:r>
      <w:r w:rsidRPr="006C3D00">
        <w:t xml:space="preserve"> (4), 205-230</w:t>
      </w:r>
      <w:r w:rsidR="006C3D00">
        <w:t xml:space="preserve"> (</w:t>
      </w:r>
      <w:r w:rsidRPr="006C3D00">
        <w:t>2006).</w:t>
      </w:r>
    </w:p>
    <w:p w14:paraId="3F778308" w14:textId="69120629" w:rsidR="004B54F7" w:rsidRPr="006C3D00" w:rsidRDefault="004B54F7" w:rsidP="007D22A8">
      <w:pPr>
        <w:pStyle w:val="EndNoteBibliography"/>
        <w:contextualSpacing/>
      </w:pPr>
      <w:r w:rsidRPr="006C3D00">
        <w:t>46</w:t>
      </w:r>
      <w:r w:rsidRPr="006C3D00">
        <w:tab/>
        <w:t xml:space="preserve">Pekow, C. A. in </w:t>
      </w:r>
      <w:r w:rsidRPr="006C3D00">
        <w:rPr>
          <w:i/>
        </w:rPr>
        <w:t>The Laboratory Rabbit, Guinea Pig, Hamster, and Other Rodents</w:t>
      </w:r>
      <w:r w:rsidR="0046328A" w:rsidRPr="006C3D00">
        <w:t xml:space="preserve"> </w:t>
      </w:r>
      <w:hyperlink r:id="rId11" w:history="1">
        <w:r w:rsidRPr="006C3D00">
          <w:rPr>
            <w:rStyle w:val="Hyperlink"/>
          </w:rPr>
          <w:t>https://doi.org/10.1016/B978-0-12-380920-9.00010-9</w:t>
        </w:r>
      </w:hyperlink>
      <w:r w:rsidR="0046328A" w:rsidRPr="006C3D00">
        <w:t xml:space="preserve"> </w:t>
      </w:r>
      <w:r w:rsidRPr="006C3D00">
        <w:t>(eds Mark A. Suckow, Karla A. Stevens, &amp; Ronald P. Wilson)</w:t>
      </w:r>
      <w:r w:rsidR="0046328A" w:rsidRPr="006C3D00">
        <w:t xml:space="preserve"> </w:t>
      </w:r>
      <w:r w:rsidRPr="006C3D00">
        <w:t>243-258 (Academic Press, 2012).</w:t>
      </w:r>
    </w:p>
    <w:p w14:paraId="52D7E536" w14:textId="2DC0BE05" w:rsidR="004B54F7" w:rsidRPr="006C3D00" w:rsidRDefault="004B54F7" w:rsidP="007D22A8">
      <w:pPr>
        <w:pStyle w:val="EndNoteBibliography"/>
        <w:contextualSpacing/>
      </w:pPr>
      <w:r w:rsidRPr="006C3D00">
        <w:t>47</w:t>
      </w:r>
      <w:r w:rsidRPr="006C3D00">
        <w:tab/>
        <w:t xml:space="preserve">Jenness, R. Lactational Performance of Various Mammalian-Species. </w:t>
      </w:r>
      <w:r w:rsidRPr="006C3D00">
        <w:rPr>
          <w:i/>
        </w:rPr>
        <w:t>Journal of Dairy Science.</w:t>
      </w:r>
      <w:r w:rsidRPr="006C3D00">
        <w:t xml:space="preserve"> </w:t>
      </w:r>
      <w:r w:rsidRPr="006C3D00">
        <w:rPr>
          <w:b/>
        </w:rPr>
        <w:t>69</w:t>
      </w:r>
      <w:r w:rsidRPr="006C3D00">
        <w:t xml:space="preserve"> (3), 869-885</w:t>
      </w:r>
      <w:r w:rsidR="006C3D00">
        <w:t xml:space="preserve"> (</w:t>
      </w:r>
      <w:r w:rsidRPr="006C3D00">
        <w:t>1986).</w:t>
      </w:r>
    </w:p>
    <w:p w14:paraId="5EF858BF" w14:textId="7EED0622" w:rsidR="004B54F7" w:rsidRPr="006C3D00" w:rsidRDefault="004B54F7" w:rsidP="007D22A8">
      <w:pPr>
        <w:pStyle w:val="EndNoteBibliography"/>
        <w:contextualSpacing/>
      </w:pPr>
      <w:r w:rsidRPr="006C3D00">
        <w:t>48</w:t>
      </w:r>
      <w:r w:rsidRPr="006C3D00">
        <w:tab/>
        <w:t>Yoshiyama, Y.</w:t>
      </w:r>
      <w:r w:rsidR="006C3D00">
        <w:t xml:space="preserve">, </w:t>
      </w:r>
      <w:r w:rsidRPr="006C3D00">
        <w:t xml:space="preserve">Brown, W. R. Specific antibodies to cholera toxin in rabbit milk are protective against Vibrio cholerae-induced intestinal secretion. </w:t>
      </w:r>
      <w:r w:rsidRPr="006C3D00">
        <w:rPr>
          <w:i/>
        </w:rPr>
        <w:t>Immunology.</w:t>
      </w:r>
      <w:r w:rsidRPr="006C3D00">
        <w:t xml:space="preserve"> </w:t>
      </w:r>
      <w:r w:rsidRPr="006C3D00">
        <w:rPr>
          <w:b/>
        </w:rPr>
        <w:t>61</w:t>
      </w:r>
      <w:r w:rsidRPr="006C3D00">
        <w:t xml:space="preserve"> (4), 543-547</w:t>
      </w:r>
      <w:r w:rsidR="006C3D00">
        <w:t xml:space="preserve"> (</w:t>
      </w:r>
      <w:r w:rsidRPr="006C3D00">
        <w:t>1987).</w:t>
      </w:r>
    </w:p>
    <w:p w14:paraId="37CBB94C" w14:textId="0F8A5100" w:rsidR="004B54F7" w:rsidRPr="006C3D00" w:rsidRDefault="004B54F7" w:rsidP="007D22A8">
      <w:pPr>
        <w:pStyle w:val="EndNoteBibliography"/>
        <w:contextualSpacing/>
      </w:pPr>
      <w:r w:rsidRPr="006C3D00">
        <w:t>49</w:t>
      </w:r>
      <w:r w:rsidRPr="006C3D00">
        <w:tab/>
        <w:t>Gwinn, W. M.</w:t>
      </w:r>
      <w:r w:rsidRPr="006C3D00">
        <w:rPr>
          <w:i/>
        </w:rPr>
        <w:t xml:space="preserve"> et al.</w:t>
      </w:r>
      <w:r w:rsidRPr="006C3D00">
        <w:t xml:space="preserve"> Effective induction of protective systemic immunity with nasally administered vaccines adjuvanted with IL-1. </w:t>
      </w:r>
      <w:r w:rsidRPr="006C3D00">
        <w:rPr>
          <w:i/>
        </w:rPr>
        <w:t>Vaccine.</w:t>
      </w:r>
      <w:r w:rsidRPr="006C3D00">
        <w:t xml:space="preserve"> </w:t>
      </w:r>
      <w:r w:rsidRPr="006C3D00">
        <w:rPr>
          <w:b/>
        </w:rPr>
        <w:t>28</w:t>
      </w:r>
      <w:r w:rsidRPr="006C3D00">
        <w:t xml:space="preserve"> (42), 6901-6914</w:t>
      </w:r>
      <w:r w:rsidR="006C3D00">
        <w:t xml:space="preserve"> (</w:t>
      </w:r>
      <w:r w:rsidRPr="006C3D00">
        <w:t>2010).</w:t>
      </w:r>
    </w:p>
    <w:p w14:paraId="2288AD4A" w14:textId="3C942404" w:rsidR="004B54F7" w:rsidRPr="006C3D00" w:rsidRDefault="004B54F7" w:rsidP="007D22A8">
      <w:pPr>
        <w:pStyle w:val="EndNoteBibliography"/>
        <w:contextualSpacing/>
      </w:pPr>
      <w:r w:rsidRPr="006C3D00">
        <w:t>50</w:t>
      </w:r>
      <w:r w:rsidRPr="006C3D00">
        <w:tab/>
        <w:t>Sloat, B. R.</w:t>
      </w:r>
      <w:r w:rsidR="006C3D00">
        <w:t xml:space="preserve">, </w:t>
      </w:r>
      <w:r w:rsidRPr="006C3D00">
        <w:t xml:space="preserve">Cui, Z. Evaluation of the immune response induced by a nasal anthrax vaccine based on the protective antigen protein in anaesthetized and non-anaesthetized mice. </w:t>
      </w:r>
      <w:r w:rsidRPr="006C3D00">
        <w:rPr>
          <w:i/>
        </w:rPr>
        <w:t>Journal of Pharmcy and Pharmacology.</w:t>
      </w:r>
      <w:r w:rsidRPr="006C3D00">
        <w:t xml:space="preserve"> </w:t>
      </w:r>
      <w:r w:rsidRPr="006C3D00">
        <w:rPr>
          <w:b/>
        </w:rPr>
        <w:t>58</w:t>
      </w:r>
      <w:r w:rsidRPr="006C3D00">
        <w:t xml:space="preserve"> (4), 439-447</w:t>
      </w:r>
      <w:r w:rsidR="006C3D00">
        <w:t xml:space="preserve"> (</w:t>
      </w:r>
      <w:r w:rsidRPr="006C3D00">
        <w:t>2006).</w:t>
      </w:r>
    </w:p>
    <w:p w14:paraId="5D5D00C5" w14:textId="41428317" w:rsidR="004B54F7" w:rsidRPr="006C3D00" w:rsidRDefault="004B54F7" w:rsidP="007D22A8">
      <w:pPr>
        <w:pStyle w:val="EndNoteBibliography"/>
        <w:contextualSpacing/>
      </w:pPr>
      <w:r w:rsidRPr="006C3D00">
        <w:lastRenderedPageBreak/>
        <w:t>51</w:t>
      </w:r>
      <w:r w:rsidRPr="006C3D00">
        <w:tab/>
        <w:t>Janakova, L.</w:t>
      </w:r>
      <w:r w:rsidRPr="006C3D00">
        <w:rPr>
          <w:i/>
        </w:rPr>
        <w:t xml:space="preserve"> et al.</w:t>
      </w:r>
      <w:r w:rsidRPr="006C3D00">
        <w:t xml:space="preserve"> Influence of intravenous anesthesia on mucosal and systemic antibody responses to nasal vaccines. </w:t>
      </w:r>
      <w:r w:rsidRPr="006C3D00">
        <w:rPr>
          <w:i/>
        </w:rPr>
        <w:t>Infection and Immunity.</w:t>
      </w:r>
      <w:r w:rsidRPr="006C3D00">
        <w:t xml:space="preserve"> </w:t>
      </w:r>
      <w:r w:rsidRPr="006C3D00">
        <w:rPr>
          <w:b/>
        </w:rPr>
        <w:t>70</w:t>
      </w:r>
      <w:r w:rsidRPr="006C3D00">
        <w:t xml:space="preserve"> (10), 5479-5484</w:t>
      </w:r>
      <w:r w:rsidR="006C3D00">
        <w:t xml:space="preserve"> (</w:t>
      </w:r>
      <w:r w:rsidRPr="006C3D00">
        <w:t>2002).</w:t>
      </w:r>
    </w:p>
    <w:p w14:paraId="352F5F36" w14:textId="6F4371D3" w:rsidR="004B54F7" w:rsidRPr="006C3D00" w:rsidRDefault="004B54F7" w:rsidP="007D22A8">
      <w:pPr>
        <w:pStyle w:val="EndNoteBibliography"/>
        <w:contextualSpacing/>
      </w:pPr>
      <w:r w:rsidRPr="006C3D00">
        <w:t>52</w:t>
      </w:r>
      <w:r w:rsidRPr="006C3D00">
        <w:tab/>
        <w:t>Fuentes, J. M.</w:t>
      </w:r>
      <w:r w:rsidRPr="006C3D00">
        <w:rPr>
          <w:i/>
        </w:rPr>
        <w:t xml:space="preserve"> et al.</w:t>
      </w:r>
      <w:r w:rsidRPr="006C3D00">
        <w:t xml:space="preserve"> General anesthesia delays the inflammatory response and increases survival for mice with endotoxic shock. </w:t>
      </w:r>
      <w:r w:rsidRPr="006C3D00">
        <w:rPr>
          <w:i/>
        </w:rPr>
        <w:t>Clinical and Vaccine Immunology.</w:t>
      </w:r>
      <w:r w:rsidRPr="006C3D00">
        <w:t xml:space="preserve"> </w:t>
      </w:r>
      <w:r w:rsidRPr="006C3D00">
        <w:rPr>
          <w:b/>
        </w:rPr>
        <w:t>13</w:t>
      </w:r>
      <w:r w:rsidRPr="006C3D00">
        <w:t xml:space="preserve"> (2), 281-288</w:t>
      </w:r>
      <w:r w:rsidR="006C3D00">
        <w:t xml:space="preserve"> (</w:t>
      </w:r>
      <w:r w:rsidRPr="006C3D00">
        <w:t>2006).</w:t>
      </w:r>
    </w:p>
    <w:p w14:paraId="2B21EF2D" w14:textId="1B029FE2" w:rsidR="004B54F7" w:rsidRPr="006C3D00" w:rsidRDefault="004B54F7" w:rsidP="007D22A8">
      <w:pPr>
        <w:pStyle w:val="EndNoteBibliography"/>
        <w:contextualSpacing/>
      </w:pPr>
      <w:r w:rsidRPr="006C3D00">
        <w:t>53</w:t>
      </w:r>
      <w:r w:rsidRPr="006C3D00">
        <w:tab/>
        <w:t>Lee, Y.-M., Song, B. C.</w:t>
      </w:r>
      <w:r w:rsidR="006C3D00">
        <w:t xml:space="preserve">, </w:t>
      </w:r>
      <w:r w:rsidRPr="006C3D00">
        <w:t xml:space="preserve">Yeum, K.-J. Impact of Volatile Anesthetics on Oxidative Stress and Inflammation. </w:t>
      </w:r>
      <w:r w:rsidRPr="006C3D00">
        <w:rPr>
          <w:i/>
        </w:rPr>
        <w:t>BioMed Research International.</w:t>
      </w:r>
      <w:r w:rsidRPr="006C3D00">
        <w:t xml:space="preserve"> </w:t>
      </w:r>
      <w:r w:rsidRPr="006C3D00">
        <w:rPr>
          <w:b/>
        </w:rPr>
        <w:t>2015</w:t>
      </w:r>
      <w:r w:rsidRPr="006C3D00">
        <w:t xml:space="preserve"> 242709</w:t>
      </w:r>
      <w:r w:rsidR="006C3D00">
        <w:t xml:space="preserve"> (</w:t>
      </w:r>
      <w:r w:rsidRPr="006C3D00">
        <w:t>2015).</w:t>
      </w:r>
    </w:p>
    <w:p w14:paraId="6B2B1AA9" w14:textId="5132C0E9" w:rsidR="006E4797" w:rsidRDefault="00EC1C03" w:rsidP="007D22A8">
      <w:pPr>
        <w:pBdr>
          <w:top w:val="nil"/>
          <w:left w:val="nil"/>
          <w:bottom w:val="nil"/>
          <w:right w:val="nil"/>
          <w:between w:val="nil"/>
        </w:pBdr>
        <w:contextualSpacing/>
        <w:rPr>
          <w:color w:val="7F7F7F"/>
        </w:rPr>
      </w:pPr>
      <w:r w:rsidRPr="006C3D00">
        <w:rPr>
          <w:color w:val="7F7F7F"/>
        </w:rPr>
        <w:fldChar w:fldCharType="end"/>
      </w:r>
    </w:p>
    <w:sectPr w:rsidR="006E4797" w:rsidSect="005646C8">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802F2" w14:textId="77777777" w:rsidR="00EC5748" w:rsidRDefault="00EC5748">
      <w:r>
        <w:separator/>
      </w:r>
    </w:p>
  </w:endnote>
  <w:endnote w:type="continuationSeparator" w:id="0">
    <w:p w14:paraId="54BAEB77" w14:textId="77777777" w:rsidR="00EC5748" w:rsidRDefault="00EC57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MT">
    <w:altName w:val="MS Goth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D541E" w:rsidRDefault="00DD541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C4CBB" w14:textId="77777777" w:rsidR="00EC5748" w:rsidRDefault="00EC5748">
      <w:r>
        <w:separator/>
      </w:r>
    </w:p>
  </w:footnote>
  <w:footnote w:type="continuationSeparator" w:id="0">
    <w:p w14:paraId="7AD3F7AA" w14:textId="77777777" w:rsidR="00EC5748" w:rsidRDefault="00EC57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D541E" w:rsidRDefault="00DD541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DD541E" w:rsidRDefault="00DD541E">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88D63A5" w:rsidR="00DD541E" w:rsidRDefault="00DD541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C25F0"/>
    <w:multiLevelType w:val="hybridMultilevel"/>
    <w:tmpl w:val="DB9A307E"/>
    <w:lvl w:ilvl="0" w:tplc="0409000F">
      <w:start w:val="2"/>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24C4245A"/>
    <w:multiLevelType w:val="multilevel"/>
    <w:tmpl w:val="8350F416"/>
    <w:lvl w:ilvl="0">
      <w:start w:val="1"/>
      <w:numFmt w:val="bullet"/>
      <w:lvlText w:val="●"/>
      <w:lvlJc w:val="left"/>
      <w:pPr>
        <w:ind w:left="0" w:hanging="360"/>
      </w:pPr>
      <w:rPr>
        <w:rFonts w:ascii="Noto Sans Symbols" w:eastAsia="Noto Sans Symbols" w:hAnsi="Noto Sans Symbols" w:cs="Noto Sans Symbols"/>
      </w:rPr>
    </w:lvl>
    <w:lvl w:ilvl="1">
      <w:start w:val="1"/>
      <w:numFmt w:val="bullet"/>
      <w:lvlText w:val="o"/>
      <w:lvlJc w:val="left"/>
      <w:pPr>
        <w:ind w:left="720" w:hanging="360"/>
      </w:pPr>
      <w:rPr>
        <w:rFonts w:ascii="Courier New" w:eastAsia="Courier New" w:hAnsi="Courier New" w:cs="Courier New"/>
      </w:rPr>
    </w:lvl>
    <w:lvl w:ilvl="2">
      <w:start w:val="1"/>
      <w:numFmt w:val="bullet"/>
      <w:lvlText w:val="▪"/>
      <w:lvlJc w:val="left"/>
      <w:pPr>
        <w:ind w:left="1440" w:hanging="360"/>
      </w:pPr>
      <w:rPr>
        <w:rFonts w:ascii="Noto Sans Symbols" w:eastAsia="Noto Sans Symbols" w:hAnsi="Noto Sans Symbols" w:cs="Noto Sans Symbols"/>
      </w:rPr>
    </w:lvl>
    <w:lvl w:ilvl="3">
      <w:start w:val="1"/>
      <w:numFmt w:val="bullet"/>
      <w:lvlText w:val="●"/>
      <w:lvlJc w:val="left"/>
      <w:pPr>
        <w:ind w:left="2160" w:hanging="360"/>
      </w:pPr>
      <w:rPr>
        <w:rFonts w:ascii="Noto Sans Symbols" w:eastAsia="Noto Sans Symbols" w:hAnsi="Noto Sans Symbols" w:cs="Noto Sans Symbols"/>
      </w:rPr>
    </w:lvl>
    <w:lvl w:ilvl="4">
      <w:start w:val="1"/>
      <w:numFmt w:val="bullet"/>
      <w:lvlText w:val="o"/>
      <w:lvlJc w:val="left"/>
      <w:pPr>
        <w:ind w:left="2880" w:hanging="360"/>
      </w:pPr>
      <w:rPr>
        <w:rFonts w:ascii="Courier New" w:eastAsia="Courier New" w:hAnsi="Courier New" w:cs="Courier New"/>
      </w:rPr>
    </w:lvl>
    <w:lvl w:ilvl="5">
      <w:start w:val="1"/>
      <w:numFmt w:val="bullet"/>
      <w:lvlText w:val="▪"/>
      <w:lvlJc w:val="left"/>
      <w:pPr>
        <w:ind w:left="3600" w:hanging="360"/>
      </w:pPr>
      <w:rPr>
        <w:rFonts w:ascii="Noto Sans Symbols" w:eastAsia="Noto Sans Symbols" w:hAnsi="Noto Sans Symbols" w:cs="Noto Sans Symbols"/>
      </w:rPr>
    </w:lvl>
    <w:lvl w:ilvl="6">
      <w:start w:val="1"/>
      <w:numFmt w:val="bullet"/>
      <w:lvlText w:val="●"/>
      <w:lvlJc w:val="left"/>
      <w:pPr>
        <w:ind w:left="4320" w:hanging="360"/>
      </w:pPr>
      <w:rPr>
        <w:rFonts w:ascii="Noto Sans Symbols" w:eastAsia="Noto Sans Symbols" w:hAnsi="Noto Sans Symbols" w:cs="Noto Sans Symbols"/>
      </w:rPr>
    </w:lvl>
    <w:lvl w:ilvl="7">
      <w:start w:val="1"/>
      <w:numFmt w:val="bullet"/>
      <w:lvlText w:val="o"/>
      <w:lvlJc w:val="left"/>
      <w:pPr>
        <w:ind w:left="5040" w:hanging="360"/>
      </w:pPr>
      <w:rPr>
        <w:rFonts w:ascii="Courier New" w:eastAsia="Courier New" w:hAnsi="Courier New" w:cs="Courier New"/>
      </w:rPr>
    </w:lvl>
    <w:lvl w:ilvl="8">
      <w:start w:val="1"/>
      <w:numFmt w:val="bullet"/>
      <w:lvlText w:val="▪"/>
      <w:lvlJc w:val="left"/>
      <w:pPr>
        <w:ind w:left="57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ED56B4F"/>
    <w:multiLevelType w:val="hybridMultilevel"/>
    <w:tmpl w:val="ED9888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2132CABA">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4794C6E"/>
    <w:multiLevelType w:val="hybridMultilevel"/>
    <w:tmpl w:val="C0DA1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82F1E64"/>
    <w:multiLevelType w:val="hybridMultilevel"/>
    <w:tmpl w:val="91CCA7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8611CF"/>
    <w:multiLevelType w:val="hybridMultilevel"/>
    <w:tmpl w:val="C2E8B0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2100976"/>
    <w:multiLevelType w:val="hybridMultilevel"/>
    <w:tmpl w:val="FE7A3B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D562B2"/>
    <w:multiLevelType w:val="hybridMultilevel"/>
    <w:tmpl w:val="C2E8B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535F5D"/>
    <w:multiLevelType w:val="hybridMultilevel"/>
    <w:tmpl w:val="B76C1D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BB491A"/>
    <w:multiLevelType w:val="hybridMultilevel"/>
    <w:tmpl w:val="C2E8B0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6C668E3"/>
    <w:multiLevelType w:val="hybridMultilevel"/>
    <w:tmpl w:val="803880AA"/>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FEB2954"/>
    <w:multiLevelType w:val="multilevel"/>
    <w:tmpl w:val="EBE430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Calibri" w:hAnsi="Calibri" w:cs="Calibri"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2"/>
  </w:num>
  <w:num w:numId="3">
    <w:abstractNumId w:val="20"/>
  </w:num>
  <w:num w:numId="4">
    <w:abstractNumId w:val="1"/>
  </w:num>
  <w:num w:numId="5">
    <w:abstractNumId w:val="14"/>
  </w:num>
  <w:num w:numId="6">
    <w:abstractNumId w:val="19"/>
  </w:num>
  <w:num w:numId="7">
    <w:abstractNumId w:val="6"/>
  </w:num>
  <w:num w:numId="8">
    <w:abstractNumId w:val="11"/>
  </w:num>
  <w:num w:numId="9">
    <w:abstractNumId w:val="2"/>
  </w:num>
  <w:num w:numId="10">
    <w:abstractNumId w:val="8"/>
  </w:num>
  <w:num w:numId="11">
    <w:abstractNumId w:val="13"/>
  </w:num>
  <w:num w:numId="12">
    <w:abstractNumId w:val="3"/>
  </w:num>
  <w:num w:numId="13">
    <w:abstractNumId w:val="4"/>
  </w:num>
  <w:num w:numId="14">
    <w:abstractNumId w:val="17"/>
  </w:num>
  <w:num w:numId="15">
    <w:abstractNumId w:val="7"/>
  </w:num>
  <w:num w:numId="16">
    <w:abstractNumId w:val="10"/>
  </w:num>
  <w:num w:numId="17">
    <w:abstractNumId w:val="16"/>
  </w:num>
  <w:num w:numId="18">
    <w:abstractNumId w:val="15"/>
  </w:num>
  <w:num w:numId="19">
    <w:abstractNumId w:val="9"/>
  </w:num>
  <w:num w:numId="20">
    <w:abstractNumId w:val="0"/>
  </w:num>
  <w:num w:numId="21">
    <w:abstractNumId w:val="18"/>
  </w:num>
  <w:num w:numId="22">
    <w:abstractNumId w:val="2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rdd2p2rtp5a0evzekp2xv3szreveasrw5s&quot;&gt;JoVE Endnote&lt;record-ids&gt;&lt;item&gt;45&lt;/item&gt;&lt;item&gt;46&lt;/item&gt;&lt;item&gt;47&lt;/item&gt;&lt;item&gt;48&lt;/item&gt;&lt;item&gt;49&lt;/item&gt;&lt;item&gt;50&lt;/item&gt;&lt;item&gt;51&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6E4797"/>
    <w:rsid w:val="0000059D"/>
    <w:rsid w:val="00002838"/>
    <w:rsid w:val="000057EC"/>
    <w:rsid w:val="00037ECB"/>
    <w:rsid w:val="00061DA4"/>
    <w:rsid w:val="0008023D"/>
    <w:rsid w:val="000811EF"/>
    <w:rsid w:val="0008471A"/>
    <w:rsid w:val="000954C4"/>
    <w:rsid w:val="000A0789"/>
    <w:rsid w:val="000B3093"/>
    <w:rsid w:val="000C6684"/>
    <w:rsid w:val="000D7BF8"/>
    <w:rsid w:val="000E1120"/>
    <w:rsid w:val="000E3D67"/>
    <w:rsid w:val="000F073B"/>
    <w:rsid w:val="0010332B"/>
    <w:rsid w:val="001061F5"/>
    <w:rsid w:val="001151DC"/>
    <w:rsid w:val="00117F8F"/>
    <w:rsid w:val="00140663"/>
    <w:rsid w:val="0015439A"/>
    <w:rsid w:val="00155F4F"/>
    <w:rsid w:val="00164669"/>
    <w:rsid w:val="00166363"/>
    <w:rsid w:val="00171547"/>
    <w:rsid w:val="00197E0E"/>
    <w:rsid w:val="001A42A1"/>
    <w:rsid w:val="001A54E0"/>
    <w:rsid w:val="001C0B64"/>
    <w:rsid w:val="001E4ED9"/>
    <w:rsid w:val="001E5A86"/>
    <w:rsid w:val="001E6AA5"/>
    <w:rsid w:val="001F191B"/>
    <w:rsid w:val="00216311"/>
    <w:rsid w:val="00222567"/>
    <w:rsid w:val="00230C82"/>
    <w:rsid w:val="00252AB9"/>
    <w:rsid w:val="002540C9"/>
    <w:rsid w:val="00260032"/>
    <w:rsid w:val="002620D1"/>
    <w:rsid w:val="002628AB"/>
    <w:rsid w:val="00284E4E"/>
    <w:rsid w:val="002857C9"/>
    <w:rsid w:val="002872C6"/>
    <w:rsid w:val="00295D77"/>
    <w:rsid w:val="002A34D9"/>
    <w:rsid w:val="002A45DB"/>
    <w:rsid w:val="002A5483"/>
    <w:rsid w:val="002B3148"/>
    <w:rsid w:val="002B3EFF"/>
    <w:rsid w:val="002D4DB5"/>
    <w:rsid w:val="002D6055"/>
    <w:rsid w:val="002E16D5"/>
    <w:rsid w:val="002E3C7C"/>
    <w:rsid w:val="002F39E9"/>
    <w:rsid w:val="002F71CB"/>
    <w:rsid w:val="00302F5A"/>
    <w:rsid w:val="00312B21"/>
    <w:rsid w:val="00314A72"/>
    <w:rsid w:val="00351087"/>
    <w:rsid w:val="00351473"/>
    <w:rsid w:val="00354D56"/>
    <w:rsid w:val="0037734E"/>
    <w:rsid w:val="003824BC"/>
    <w:rsid w:val="00384CF3"/>
    <w:rsid w:val="003850E3"/>
    <w:rsid w:val="00386151"/>
    <w:rsid w:val="00386818"/>
    <w:rsid w:val="003A78DF"/>
    <w:rsid w:val="003C00A4"/>
    <w:rsid w:val="003C0256"/>
    <w:rsid w:val="003C75AD"/>
    <w:rsid w:val="003D37CE"/>
    <w:rsid w:val="00401160"/>
    <w:rsid w:val="00401B73"/>
    <w:rsid w:val="00410A28"/>
    <w:rsid w:val="0041255F"/>
    <w:rsid w:val="00422C7A"/>
    <w:rsid w:val="00445F13"/>
    <w:rsid w:val="0046328A"/>
    <w:rsid w:val="0048705D"/>
    <w:rsid w:val="004937B9"/>
    <w:rsid w:val="004A3994"/>
    <w:rsid w:val="004B54F7"/>
    <w:rsid w:val="004C697A"/>
    <w:rsid w:val="005100D6"/>
    <w:rsid w:val="00514AF3"/>
    <w:rsid w:val="00527409"/>
    <w:rsid w:val="005312AE"/>
    <w:rsid w:val="0053303B"/>
    <w:rsid w:val="0054691A"/>
    <w:rsid w:val="00551D82"/>
    <w:rsid w:val="0056013A"/>
    <w:rsid w:val="005646C8"/>
    <w:rsid w:val="00565CB7"/>
    <w:rsid w:val="00581E99"/>
    <w:rsid w:val="00586885"/>
    <w:rsid w:val="00587774"/>
    <w:rsid w:val="005A37DD"/>
    <w:rsid w:val="005D465A"/>
    <w:rsid w:val="005E2DB4"/>
    <w:rsid w:val="00607508"/>
    <w:rsid w:val="0061147E"/>
    <w:rsid w:val="00614022"/>
    <w:rsid w:val="00614075"/>
    <w:rsid w:val="00622578"/>
    <w:rsid w:val="00633FBC"/>
    <w:rsid w:val="00654C1A"/>
    <w:rsid w:val="00656472"/>
    <w:rsid w:val="00657D0F"/>
    <w:rsid w:val="00674692"/>
    <w:rsid w:val="00686426"/>
    <w:rsid w:val="0069777D"/>
    <w:rsid w:val="006C24CD"/>
    <w:rsid w:val="006C3D00"/>
    <w:rsid w:val="006D0168"/>
    <w:rsid w:val="006D463B"/>
    <w:rsid w:val="006E4797"/>
    <w:rsid w:val="006E67E0"/>
    <w:rsid w:val="006F37F8"/>
    <w:rsid w:val="00705613"/>
    <w:rsid w:val="007348D2"/>
    <w:rsid w:val="007366BD"/>
    <w:rsid w:val="007416DD"/>
    <w:rsid w:val="007467E8"/>
    <w:rsid w:val="00747333"/>
    <w:rsid w:val="0075184E"/>
    <w:rsid w:val="00753926"/>
    <w:rsid w:val="00760ADA"/>
    <w:rsid w:val="00761255"/>
    <w:rsid w:val="0077562F"/>
    <w:rsid w:val="00781409"/>
    <w:rsid w:val="007B0D1A"/>
    <w:rsid w:val="007C3D92"/>
    <w:rsid w:val="007D22A8"/>
    <w:rsid w:val="007D6BD0"/>
    <w:rsid w:val="007D78B6"/>
    <w:rsid w:val="007D7F71"/>
    <w:rsid w:val="007F0D3A"/>
    <w:rsid w:val="007F687B"/>
    <w:rsid w:val="008162B7"/>
    <w:rsid w:val="00822FA6"/>
    <w:rsid w:val="008329BC"/>
    <w:rsid w:val="00893126"/>
    <w:rsid w:val="00900076"/>
    <w:rsid w:val="00922555"/>
    <w:rsid w:val="00954E8A"/>
    <w:rsid w:val="009622E8"/>
    <w:rsid w:val="00965CA1"/>
    <w:rsid w:val="009817A6"/>
    <w:rsid w:val="00985CBE"/>
    <w:rsid w:val="0099657A"/>
    <w:rsid w:val="009A3752"/>
    <w:rsid w:val="009B112F"/>
    <w:rsid w:val="009B580F"/>
    <w:rsid w:val="009E0769"/>
    <w:rsid w:val="009E3F50"/>
    <w:rsid w:val="009E795B"/>
    <w:rsid w:val="00A018B1"/>
    <w:rsid w:val="00A10F0F"/>
    <w:rsid w:val="00A16A2A"/>
    <w:rsid w:val="00A34A99"/>
    <w:rsid w:val="00A410FA"/>
    <w:rsid w:val="00A709FB"/>
    <w:rsid w:val="00A82127"/>
    <w:rsid w:val="00A84BCD"/>
    <w:rsid w:val="00A94294"/>
    <w:rsid w:val="00AA453A"/>
    <w:rsid w:val="00AA7BA5"/>
    <w:rsid w:val="00AB4706"/>
    <w:rsid w:val="00AE6AA6"/>
    <w:rsid w:val="00AF12B6"/>
    <w:rsid w:val="00B02BD8"/>
    <w:rsid w:val="00B11A44"/>
    <w:rsid w:val="00B12615"/>
    <w:rsid w:val="00B26F18"/>
    <w:rsid w:val="00B30150"/>
    <w:rsid w:val="00B47004"/>
    <w:rsid w:val="00B4722D"/>
    <w:rsid w:val="00B50872"/>
    <w:rsid w:val="00B74DDE"/>
    <w:rsid w:val="00B753CF"/>
    <w:rsid w:val="00B7738C"/>
    <w:rsid w:val="00B77B54"/>
    <w:rsid w:val="00B83702"/>
    <w:rsid w:val="00B85DAE"/>
    <w:rsid w:val="00BA382B"/>
    <w:rsid w:val="00BC41C0"/>
    <w:rsid w:val="00BE2051"/>
    <w:rsid w:val="00BE4CCA"/>
    <w:rsid w:val="00C06E98"/>
    <w:rsid w:val="00C15BBC"/>
    <w:rsid w:val="00C31169"/>
    <w:rsid w:val="00C33488"/>
    <w:rsid w:val="00C372D3"/>
    <w:rsid w:val="00C379B8"/>
    <w:rsid w:val="00C5331B"/>
    <w:rsid w:val="00C76DC3"/>
    <w:rsid w:val="00C92F27"/>
    <w:rsid w:val="00CB1660"/>
    <w:rsid w:val="00CB26BE"/>
    <w:rsid w:val="00CF0182"/>
    <w:rsid w:val="00D10D68"/>
    <w:rsid w:val="00D175D1"/>
    <w:rsid w:val="00D30906"/>
    <w:rsid w:val="00D5505C"/>
    <w:rsid w:val="00D5550F"/>
    <w:rsid w:val="00D84C20"/>
    <w:rsid w:val="00DB0E3B"/>
    <w:rsid w:val="00DB263A"/>
    <w:rsid w:val="00DB3433"/>
    <w:rsid w:val="00DB78F0"/>
    <w:rsid w:val="00DC3923"/>
    <w:rsid w:val="00DC696B"/>
    <w:rsid w:val="00DD541E"/>
    <w:rsid w:val="00DE3434"/>
    <w:rsid w:val="00DF0E49"/>
    <w:rsid w:val="00DF43AA"/>
    <w:rsid w:val="00E00612"/>
    <w:rsid w:val="00E10295"/>
    <w:rsid w:val="00E25E99"/>
    <w:rsid w:val="00E70663"/>
    <w:rsid w:val="00E90FEE"/>
    <w:rsid w:val="00EB0CCD"/>
    <w:rsid w:val="00EB1E68"/>
    <w:rsid w:val="00EC1C03"/>
    <w:rsid w:val="00EC5748"/>
    <w:rsid w:val="00EE14F6"/>
    <w:rsid w:val="00EE6AE4"/>
    <w:rsid w:val="00EF16AD"/>
    <w:rsid w:val="00F051CF"/>
    <w:rsid w:val="00F40B9E"/>
    <w:rsid w:val="00F46C75"/>
    <w:rsid w:val="00F559B9"/>
    <w:rsid w:val="00F65542"/>
    <w:rsid w:val="00F76D0C"/>
    <w:rsid w:val="00FB4B6A"/>
    <w:rsid w:val="00FD4A2D"/>
    <w:rsid w:val="00FE1A35"/>
    <w:rsid w:val="00FF3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D309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906"/>
    <w:rPr>
      <w:rFonts w:ascii="Segoe UI" w:hAnsi="Segoe UI" w:cs="Segoe UI"/>
      <w:sz w:val="18"/>
      <w:szCs w:val="18"/>
    </w:rPr>
  </w:style>
  <w:style w:type="paragraph" w:styleId="ListParagraph">
    <w:name w:val="List Paragraph"/>
    <w:basedOn w:val="Normal"/>
    <w:link w:val="ListParagraphChar"/>
    <w:uiPriority w:val="34"/>
    <w:qFormat/>
    <w:rsid w:val="00AE6AA6"/>
    <w:pPr>
      <w:widowControl/>
      <w:ind w:left="720"/>
      <w:contextualSpacing/>
      <w:jc w:val="left"/>
    </w:pPr>
    <w:rPr>
      <w:rFonts w:ascii="Times New Roman" w:eastAsiaTheme="minorHAnsi" w:hAnsi="Times New Roman" w:cs="Times New Roman"/>
    </w:rPr>
  </w:style>
  <w:style w:type="character" w:styleId="CommentReference">
    <w:name w:val="annotation reference"/>
    <w:basedOn w:val="DefaultParagraphFont"/>
    <w:uiPriority w:val="99"/>
    <w:semiHidden/>
    <w:unhideWhenUsed/>
    <w:rsid w:val="00EC1C03"/>
    <w:rPr>
      <w:sz w:val="16"/>
      <w:szCs w:val="16"/>
    </w:rPr>
  </w:style>
  <w:style w:type="paragraph" w:styleId="CommentText">
    <w:name w:val="annotation text"/>
    <w:basedOn w:val="Normal"/>
    <w:link w:val="CommentTextChar"/>
    <w:uiPriority w:val="99"/>
    <w:semiHidden/>
    <w:unhideWhenUsed/>
    <w:rsid w:val="00EC1C03"/>
    <w:rPr>
      <w:sz w:val="20"/>
      <w:szCs w:val="20"/>
    </w:rPr>
  </w:style>
  <w:style w:type="character" w:customStyle="1" w:styleId="CommentTextChar">
    <w:name w:val="Comment Text Char"/>
    <w:basedOn w:val="DefaultParagraphFont"/>
    <w:link w:val="CommentText"/>
    <w:uiPriority w:val="99"/>
    <w:semiHidden/>
    <w:rsid w:val="00EC1C03"/>
    <w:rPr>
      <w:sz w:val="20"/>
      <w:szCs w:val="20"/>
    </w:rPr>
  </w:style>
  <w:style w:type="paragraph" w:styleId="CommentSubject">
    <w:name w:val="annotation subject"/>
    <w:basedOn w:val="CommentText"/>
    <w:next w:val="CommentText"/>
    <w:link w:val="CommentSubjectChar"/>
    <w:uiPriority w:val="99"/>
    <w:semiHidden/>
    <w:unhideWhenUsed/>
    <w:rsid w:val="00EC1C03"/>
    <w:rPr>
      <w:b/>
      <w:bCs/>
    </w:rPr>
  </w:style>
  <w:style w:type="character" w:customStyle="1" w:styleId="CommentSubjectChar">
    <w:name w:val="Comment Subject Char"/>
    <w:basedOn w:val="CommentTextChar"/>
    <w:link w:val="CommentSubject"/>
    <w:uiPriority w:val="99"/>
    <w:semiHidden/>
    <w:rsid w:val="00EC1C03"/>
    <w:rPr>
      <w:b/>
      <w:bCs/>
      <w:sz w:val="20"/>
      <w:szCs w:val="20"/>
    </w:rPr>
  </w:style>
  <w:style w:type="paragraph" w:customStyle="1" w:styleId="EndNoteBibliographyTitle">
    <w:name w:val="EndNote Bibliography Title"/>
    <w:basedOn w:val="Normal"/>
    <w:link w:val="EndNoteBibliographyTitleChar"/>
    <w:rsid w:val="00EC1C03"/>
    <w:pPr>
      <w:jc w:val="center"/>
    </w:pPr>
    <w:rPr>
      <w:noProof/>
    </w:rPr>
  </w:style>
  <w:style w:type="character" w:customStyle="1" w:styleId="ListParagraphChar">
    <w:name w:val="List Paragraph Char"/>
    <w:basedOn w:val="DefaultParagraphFont"/>
    <w:link w:val="ListParagraph"/>
    <w:uiPriority w:val="34"/>
    <w:rsid w:val="00EC1C03"/>
    <w:rPr>
      <w:rFonts w:ascii="Times New Roman" w:eastAsiaTheme="minorHAnsi" w:hAnsi="Times New Roman" w:cs="Times New Roman"/>
    </w:rPr>
  </w:style>
  <w:style w:type="character" w:customStyle="1" w:styleId="EndNoteBibliographyTitleChar">
    <w:name w:val="EndNote Bibliography Title Char"/>
    <w:basedOn w:val="ListParagraphChar"/>
    <w:link w:val="EndNoteBibliographyTitle"/>
    <w:rsid w:val="00EC1C03"/>
    <w:rPr>
      <w:rFonts w:ascii="Times New Roman" w:eastAsiaTheme="minorHAnsi" w:hAnsi="Times New Roman" w:cs="Times New Roman"/>
      <w:noProof/>
    </w:rPr>
  </w:style>
  <w:style w:type="paragraph" w:customStyle="1" w:styleId="EndNoteBibliography">
    <w:name w:val="EndNote Bibliography"/>
    <w:basedOn w:val="Normal"/>
    <w:link w:val="EndNoteBibliographyChar"/>
    <w:rsid w:val="00EC1C03"/>
    <w:rPr>
      <w:noProof/>
    </w:rPr>
  </w:style>
  <w:style w:type="character" w:customStyle="1" w:styleId="EndNoteBibliographyChar">
    <w:name w:val="EndNote Bibliography Char"/>
    <w:basedOn w:val="ListParagraphChar"/>
    <w:link w:val="EndNoteBibliography"/>
    <w:rsid w:val="00EC1C03"/>
    <w:rPr>
      <w:rFonts w:ascii="Times New Roman" w:eastAsiaTheme="minorHAnsi" w:hAnsi="Times New Roman" w:cs="Times New Roman"/>
      <w:noProof/>
    </w:rPr>
  </w:style>
  <w:style w:type="table" w:styleId="TableGrid">
    <w:name w:val="Table Grid"/>
    <w:basedOn w:val="TableNormal"/>
    <w:uiPriority w:val="39"/>
    <w:rsid w:val="00C76DC3"/>
    <w:pPr>
      <w:widowControl/>
      <w:jc w:val="left"/>
    </w:pPr>
    <w:rPr>
      <w:color w:val="00000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B3093"/>
    <w:pPr>
      <w:tabs>
        <w:tab w:val="center" w:pos="4680"/>
        <w:tab w:val="right" w:pos="9360"/>
      </w:tabs>
    </w:pPr>
  </w:style>
  <w:style w:type="character" w:customStyle="1" w:styleId="FooterChar">
    <w:name w:val="Footer Char"/>
    <w:basedOn w:val="DefaultParagraphFont"/>
    <w:link w:val="Footer"/>
    <w:uiPriority w:val="99"/>
    <w:rsid w:val="000B3093"/>
  </w:style>
  <w:style w:type="character" w:styleId="LineNumber">
    <w:name w:val="line number"/>
    <w:basedOn w:val="DefaultParagraphFont"/>
    <w:uiPriority w:val="99"/>
    <w:semiHidden/>
    <w:unhideWhenUsed/>
    <w:rsid w:val="005646C8"/>
  </w:style>
  <w:style w:type="paragraph" w:styleId="NormalWeb">
    <w:name w:val="Normal (Web)"/>
    <w:basedOn w:val="Normal"/>
    <w:uiPriority w:val="99"/>
    <w:semiHidden/>
    <w:unhideWhenUsed/>
    <w:rsid w:val="00900076"/>
    <w:pPr>
      <w:widowControl/>
      <w:spacing w:before="100" w:beforeAutospacing="1" w:after="100" w:afterAutospacing="1"/>
      <w:jc w:val="left"/>
    </w:pPr>
    <w:rPr>
      <w:rFonts w:ascii="Times New Roman" w:eastAsia="Times New Roman" w:hAnsi="Times New Roman" w:cs="Times New Roman"/>
    </w:rPr>
  </w:style>
  <w:style w:type="paragraph" w:styleId="Revision">
    <w:name w:val="Revision"/>
    <w:hidden/>
    <w:uiPriority w:val="99"/>
    <w:semiHidden/>
    <w:rsid w:val="00A94294"/>
    <w:pPr>
      <w:widowControl/>
      <w:jc w:val="left"/>
    </w:pPr>
  </w:style>
  <w:style w:type="character" w:styleId="UnresolvedMention">
    <w:name w:val="Unresolved Mention"/>
    <w:basedOn w:val="DefaultParagraphFont"/>
    <w:uiPriority w:val="99"/>
    <w:semiHidden/>
    <w:unhideWhenUsed/>
    <w:rsid w:val="004632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30763">
      <w:bodyDiv w:val="1"/>
      <w:marLeft w:val="0"/>
      <w:marRight w:val="0"/>
      <w:marTop w:val="0"/>
      <w:marBottom w:val="0"/>
      <w:divBdr>
        <w:top w:val="none" w:sz="0" w:space="0" w:color="auto"/>
        <w:left w:val="none" w:sz="0" w:space="0" w:color="auto"/>
        <w:bottom w:val="none" w:sz="0" w:space="0" w:color="auto"/>
        <w:right w:val="none" w:sz="0" w:space="0" w:color="auto"/>
      </w:divBdr>
    </w:div>
    <w:div w:id="169760613">
      <w:bodyDiv w:val="1"/>
      <w:marLeft w:val="0"/>
      <w:marRight w:val="0"/>
      <w:marTop w:val="0"/>
      <w:marBottom w:val="0"/>
      <w:divBdr>
        <w:top w:val="none" w:sz="0" w:space="0" w:color="auto"/>
        <w:left w:val="none" w:sz="0" w:space="0" w:color="auto"/>
        <w:bottom w:val="none" w:sz="0" w:space="0" w:color="auto"/>
        <w:right w:val="none" w:sz="0" w:space="0" w:color="auto"/>
      </w:divBdr>
    </w:div>
    <w:div w:id="289481999">
      <w:bodyDiv w:val="1"/>
      <w:marLeft w:val="0"/>
      <w:marRight w:val="0"/>
      <w:marTop w:val="0"/>
      <w:marBottom w:val="0"/>
      <w:divBdr>
        <w:top w:val="none" w:sz="0" w:space="0" w:color="auto"/>
        <w:left w:val="none" w:sz="0" w:space="0" w:color="auto"/>
        <w:bottom w:val="none" w:sz="0" w:space="0" w:color="auto"/>
        <w:right w:val="none" w:sz="0" w:space="0" w:color="auto"/>
      </w:divBdr>
    </w:div>
    <w:div w:id="433865245">
      <w:bodyDiv w:val="1"/>
      <w:marLeft w:val="0"/>
      <w:marRight w:val="0"/>
      <w:marTop w:val="0"/>
      <w:marBottom w:val="0"/>
      <w:divBdr>
        <w:top w:val="none" w:sz="0" w:space="0" w:color="auto"/>
        <w:left w:val="none" w:sz="0" w:space="0" w:color="auto"/>
        <w:bottom w:val="none" w:sz="0" w:space="0" w:color="auto"/>
        <w:right w:val="none" w:sz="0" w:space="0" w:color="auto"/>
      </w:divBdr>
    </w:div>
    <w:div w:id="463086771">
      <w:bodyDiv w:val="1"/>
      <w:marLeft w:val="0"/>
      <w:marRight w:val="0"/>
      <w:marTop w:val="0"/>
      <w:marBottom w:val="0"/>
      <w:divBdr>
        <w:top w:val="none" w:sz="0" w:space="0" w:color="auto"/>
        <w:left w:val="none" w:sz="0" w:space="0" w:color="auto"/>
        <w:bottom w:val="none" w:sz="0" w:space="0" w:color="auto"/>
        <w:right w:val="none" w:sz="0" w:space="0" w:color="auto"/>
      </w:divBdr>
    </w:div>
    <w:div w:id="1026248103">
      <w:bodyDiv w:val="1"/>
      <w:marLeft w:val="0"/>
      <w:marRight w:val="0"/>
      <w:marTop w:val="0"/>
      <w:marBottom w:val="0"/>
      <w:divBdr>
        <w:top w:val="none" w:sz="0" w:space="0" w:color="auto"/>
        <w:left w:val="none" w:sz="0" w:space="0" w:color="auto"/>
        <w:bottom w:val="none" w:sz="0" w:space="0" w:color="auto"/>
        <w:right w:val="none" w:sz="0" w:space="0" w:color="auto"/>
      </w:divBdr>
    </w:div>
    <w:div w:id="1202744143">
      <w:bodyDiv w:val="1"/>
      <w:marLeft w:val="0"/>
      <w:marRight w:val="0"/>
      <w:marTop w:val="0"/>
      <w:marBottom w:val="0"/>
      <w:divBdr>
        <w:top w:val="none" w:sz="0" w:space="0" w:color="auto"/>
        <w:left w:val="none" w:sz="0" w:space="0" w:color="auto"/>
        <w:bottom w:val="none" w:sz="0" w:space="0" w:color="auto"/>
        <w:right w:val="none" w:sz="0" w:space="0" w:color="auto"/>
      </w:divBdr>
    </w:div>
    <w:div w:id="18997803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erman.staats@duke.edu"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vivian.shing@duke.edu"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B978-0-12-380920-9.00010-9" TargetMode="Externa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1016/B978-0-12-409527-4.00010-9" TargetMode="External"/><Relationship Id="rId4" Type="http://schemas.openxmlformats.org/officeDocument/2006/relationships/webSettings" Target="webSettings.xml"/><Relationship Id="rId9" Type="http://schemas.openxmlformats.org/officeDocument/2006/relationships/hyperlink" Target="https://www.canr.msu.edu/resources/rabbit_tracks_breeding_techniques_and_managemen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9193</Words>
  <Characters>5240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0-10-09T15:57:00Z</cp:lastPrinted>
  <dcterms:created xsi:type="dcterms:W3CDTF">2021-04-30T15:47:00Z</dcterms:created>
  <dcterms:modified xsi:type="dcterms:W3CDTF">2021-05-26T13:42:00Z</dcterms:modified>
</cp:coreProperties>
</file>